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BF06D74" w:rsidR="00F04757" w:rsidRPr="00005E6E" w:rsidRDefault="00F04757" w:rsidP="000F3486">
      <w:pPr>
        <w:pStyle w:val="Title"/>
      </w:pPr>
      <w:bookmarkStart w:id="0" w:name="_Hlk68703810"/>
      <w:r w:rsidRPr="00005E6E">
        <w:t xml:space="preserve">Trajectories of mobility during England's first national COVID-19 </w:t>
      </w:r>
      <w:r w:rsidR="00BA1BA9" w:rsidRPr="00005E6E">
        <w:t>lockdown</w:t>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2"/>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3"/>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1" w:author="Won Do Lee" w:date="2023-01-19T09:01:00Z"/>
        </w:rPr>
      </w:pPr>
      <w:ins w:id="2"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3" w:author="Won Do Lee" w:date="2023-01-19T09:01:00Z"/>
        </w:rPr>
      </w:pPr>
      <w:ins w:id="4"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5" w:author="Won Do Lee" w:date="2023-01-19T09:01:00Z"/>
        </w:rPr>
      </w:pPr>
      <w:ins w:id="6"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7" w:author="Won Do Lee" w:date="2023-01-19T09:01:00Z"/>
        </w:rPr>
      </w:pPr>
      <w:ins w:id="8" w:author="Won Do Lee" w:date="2023-01-19T09:01:00Z">
        <w:r w:rsidRPr="00005E6E">
          <w:t>Further evidence of flexible responses to COVID-19 is provided by differences in mobility resilience</w:t>
        </w:r>
      </w:ins>
      <w:del w:id="9" w:author="Won Do Lee" w:date="2023-01-19T09:01:00Z">
        <w:r w:rsidR="00A93152" w:rsidRPr="00005E6E" w:rsidDel="002353B1">
          <w:delText xml:space="preserve">People’s </w:delText>
        </w:r>
      </w:del>
      <w:del w:id="10"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1" w:author="Won Do Lee" w:date="2023-01-19T09:01:00Z">
        <w:r w:rsidR="00A93152" w:rsidRPr="00005E6E" w:rsidDel="002353B1">
          <w:delText>mchanged</w:delText>
        </w:r>
      </w:del>
      <w:del w:id="12"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3" w:author="Won Do Lee" w:date="2023-01-19T09:01:00Z"/>
        </w:rPr>
      </w:pPr>
      <w:del w:id="14" w:author="Won Do Lee" w:date="2023-01-18T14:40:00Z">
        <w:r w:rsidRPr="00005E6E" w:rsidDel="00E748AA">
          <w:delText xml:space="preserve">The </w:delText>
        </w:r>
      </w:del>
      <w:del w:id="15" w:author="Won Do Lee" w:date="2023-01-19T09:01:00Z">
        <w:r w:rsidRPr="00005E6E" w:rsidDel="002353B1">
          <w:delText xml:space="preserve"> b </w:delText>
        </w:r>
      </w:del>
      <w:del w:id="16" w:author="Won Do Lee" w:date="2023-01-12T22:43:00Z">
        <w:r w:rsidR="0093270B" w:rsidRPr="00005E6E" w:rsidDel="00E556C7">
          <w:delText xml:space="preserve">Mobility levels </w:delText>
        </w:r>
      </w:del>
      <w:del w:id="17" w:author="Won Do Lee" w:date="2023-01-12T22:44:00Z">
        <w:r w:rsidR="00CE5B75" w:rsidRPr="00005E6E" w:rsidDel="00E556C7">
          <w:delText>in</w:delText>
        </w:r>
      </w:del>
      <w:del w:id="18"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19" w:author="Won Do Lee" w:date="2023-01-12T22:39:00Z">
        <w:r w:rsidR="00CE5B75" w:rsidRPr="00005E6E" w:rsidDel="00E556C7">
          <w:delText xml:space="preserve">already </w:delText>
        </w:r>
      </w:del>
      <w:del w:id="20"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1" w:author="Won Do Lee" w:date="2023-01-19T09:01:00Z"/>
        </w:rPr>
      </w:pPr>
      <w:del w:id="22" w:author="Won Do Lee" w:date="2023-01-19T09:01:00Z">
        <w:r w:rsidRPr="00005E6E" w:rsidDel="002353B1">
          <w:delText xml:space="preserve">Trajectories of mobility </w:delText>
        </w:r>
      </w:del>
      <w:del w:id="23" w:author="Won Do Lee" w:date="2023-01-18T14:44:00Z">
        <w:r w:rsidR="00A93152" w:rsidRPr="00005E6E" w:rsidDel="00E748AA">
          <w:delText xml:space="preserve">phases </w:delText>
        </w:r>
      </w:del>
      <w:del w:id="24" w:author="Won Do Lee" w:date="2023-01-13T00:06:00Z">
        <w:r w:rsidRPr="00005E6E" w:rsidDel="006A48DE">
          <w:delText xml:space="preserve">reduction </w:delText>
        </w:r>
      </w:del>
      <w:del w:id="25"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6"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7" w:author="Won Do Lee" w:date="2023-01-17T22:50:00Z">
        <w:r w:rsidR="00A93152" w:rsidRPr="00005E6E" w:rsidDel="0054616D">
          <w:delText>regions</w:delText>
        </w:r>
        <w:r w:rsidR="00CE5B75" w:rsidRPr="00005E6E" w:rsidDel="0054616D">
          <w:delText xml:space="preserve"> </w:delText>
        </w:r>
      </w:del>
      <w:del w:id="28"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29" w:author="Won Do Lee" w:date="2023-01-12T23:27:00Z">
        <w:r w:rsidRPr="00005E6E" w:rsidDel="00631D21">
          <w:delText>Spatial differences in mobility trends</w:delText>
        </w:r>
      </w:del>
      <w:del w:id="30" w:author="Won Do Lee" w:date="2023-01-17T22:52:00Z">
        <w:r w:rsidRPr="00005E6E" w:rsidDel="0054616D">
          <w:delText xml:space="preserve"> </w:delText>
        </w:r>
        <w:r w:rsidR="00A93152" w:rsidRPr="00005E6E" w:rsidDel="0054616D">
          <w:delText xml:space="preserve">are </w:delText>
        </w:r>
      </w:del>
      <w:del w:id="31" w:author="Won Do Lee" w:date="2023-01-12T23:28:00Z">
        <w:r w:rsidR="00301192" w:rsidRPr="00005E6E" w:rsidDel="00631D21">
          <w:delText>are</w:delText>
        </w:r>
        <w:r w:rsidR="002C15C2" w:rsidRPr="00005E6E" w:rsidDel="00631D21">
          <w:delText xml:space="preserve"> </w:delText>
        </w:r>
      </w:del>
      <w:del w:id="32"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3"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4" w:author="Won Do Lee" w:date="2023-01-17T22:55:00Z">
        <w:r w:rsidR="00DD1B16" w:rsidRPr="00005E6E" w:rsidDel="0054616D">
          <w:delText xml:space="preserve">analyse </w:delText>
        </w:r>
      </w:del>
      <w:ins w:id="35" w:author="Won Do Lee" w:date="2023-01-17T22:57:00Z">
        <w:r w:rsidR="0054616D" w:rsidRPr="00005E6E">
          <w:t>explored</w:t>
        </w:r>
      </w:ins>
      <w:ins w:id="36" w:author="Won Do Lee" w:date="2023-01-17T22:55:00Z">
        <w:r w:rsidR="0054616D" w:rsidRPr="00005E6E">
          <w:t xml:space="preserve"> </w:t>
        </w:r>
      </w:ins>
      <w:r w:rsidR="00CE5B75" w:rsidRPr="00005E6E">
        <w:t xml:space="preserve">spatial differences between </w:t>
      </w:r>
      <w:del w:id="37" w:author="Won Do Lee" w:date="2023-01-17T22:55:00Z">
        <w:r w:rsidR="00CE5B75" w:rsidRPr="00005E6E" w:rsidDel="0054616D">
          <w:delText>Local Authority</w:delText>
        </w:r>
      </w:del>
      <w:ins w:id="38" w:author="Won Do Lee" w:date="2023-01-17T22:55:00Z">
        <w:r w:rsidR="0054616D" w:rsidRPr="00005E6E">
          <w:t xml:space="preserve">local authorities </w:t>
        </w:r>
      </w:ins>
      <w:del w:id="39" w:author="Won Do Lee" w:date="2023-01-17T22:55:00Z">
        <w:r w:rsidR="00CE5B75" w:rsidRPr="00005E6E" w:rsidDel="0054616D">
          <w:delText xml:space="preserve"> areas </w:delText>
        </w:r>
      </w:del>
      <w:r w:rsidR="00CE5B75" w:rsidRPr="00005E6E">
        <w:t xml:space="preserve">in </w:t>
      </w:r>
      <w:r w:rsidR="00DD1B16" w:rsidRPr="00005E6E">
        <w:t xml:space="preserve">how </w:t>
      </w:r>
      <w:del w:id="40" w:author="Won Do Lee" w:date="2023-01-17T22:57:00Z">
        <w:r w:rsidR="00DD1B16" w:rsidRPr="00005E6E" w:rsidDel="0054616D">
          <w:delText xml:space="preserve">mobility </w:delText>
        </w:r>
        <w:r w:rsidR="00CE5B75" w:rsidRPr="00005E6E" w:rsidDel="0054616D">
          <w:delText>levels</w:delText>
        </w:r>
      </w:del>
      <w:ins w:id="41" w:author="Won Do Lee" w:date="2023-01-17T22:57:00Z">
        <w:r w:rsidR="0054616D" w:rsidRPr="00005E6E">
          <w:t>people’s mobility</w:t>
        </w:r>
      </w:ins>
      <w:ins w:id="42" w:author="Won Do Lee" w:date="2023-01-15T22:41:00Z">
        <w:r w:rsidR="00E22545" w:rsidRPr="00005E6E">
          <w:t xml:space="preserve"> </w:t>
        </w:r>
      </w:ins>
      <w:ins w:id="43" w:author="Won Do Lee" w:date="2023-01-15T22:43:00Z">
        <w:r w:rsidR="00E22545" w:rsidRPr="00005E6E">
          <w:t>changed</w:t>
        </w:r>
      </w:ins>
      <w:del w:id="44" w:author="Won Do Lee" w:date="2023-01-15T22:41:00Z">
        <w:r w:rsidR="00CE5B75" w:rsidRPr="00005E6E" w:rsidDel="00E22545">
          <w:delText xml:space="preserve"> </w:delText>
        </w:r>
        <w:r w:rsidR="00DD1B16" w:rsidRPr="00005E6E" w:rsidDel="00E22545">
          <w:delText xml:space="preserve">evolved </w:delText>
        </w:r>
      </w:del>
      <w:del w:id="45" w:author="Won Do Lee" w:date="2023-01-12T23:43:00Z">
        <w:r w:rsidR="00CE5B75" w:rsidRPr="00005E6E" w:rsidDel="002A67E4">
          <w:delText>in the</w:delText>
        </w:r>
      </w:del>
      <w:ins w:id="46" w:author="Won Do Lee" w:date="2023-01-15T22:44:00Z">
        <w:r w:rsidR="00E22545" w:rsidRPr="00005E6E">
          <w:t xml:space="preserve"> </w:t>
        </w:r>
      </w:ins>
      <w:ins w:id="47" w:author="Won Do Lee" w:date="2023-01-12T23:43:00Z">
        <w:r w:rsidR="002A67E4" w:rsidRPr="00005E6E">
          <w:t xml:space="preserve">during </w:t>
        </w:r>
      </w:ins>
      <w:del w:id="48" w:author="Won Do Lee" w:date="2023-01-12T23:43:00Z">
        <w:r w:rsidR="00CE5B75" w:rsidRPr="00005E6E" w:rsidDel="002A67E4">
          <w:delText xml:space="preserve"> </w:delText>
        </w:r>
      </w:del>
      <w:ins w:id="49" w:author="Won Do Lee" w:date="2023-01-12T23:43:00Z">
        <w:r w:rsidR="002A67E4" w:rsidRPr="00005E6E">
          <w:t xml:space="preserve">the </w:t>
        </w:r>
      </w:ins>
      <w:ins w:id="50" w:author="Won Do Lee" w:date="2023-01-12T23:41:00Z">
        <w:r w:rsidR="002A67E4" w:rsidRPr="00005E6E">
          <w:t>first national lockdown</w:t>
        </w:r>
      </w:ins>
      <w:ins w:id="51" w:author="Won Do Lee" w:date="2023-01-17T22:56:00Z">
        <w:r w:rsidR="0054616D" w:rsidRPr="00005E6E">
          <w:t xml:space="preserve"> </w:t>
        </w:r>
      </w:ins>
      <w:ins w:id="52" w:author="Won Do Lee" w:date="2023-01-17T22:57:00Z">
        <w:r w:rsidR="0054616D" w:rsidRPr="00005E6E">
          <w:t xml:space="preserve">in </w:t>
        </w:r>
      </w:ins>
      <w:ins w:id="53" w:author="Won Do Lee" w:date="2023-01-17T22:56:00Z">
        <w:r w:rsidR="0054616D" w:rsidRPr="00005E6E">
          <w:t>the initial phases</w:t>
        </w:r>
      </w:ins>
      <w:del w:id="54" w:author="Won Do Lee" w:date="2023-01-12T23:41:00Z">
        <w:r w:rsidR="00CE5B75" w:rsidRPr="00005E6E" w:rsidDel="002A67E4">
          <w:delText xml:space="preserve">period </w:delText>
        </w:r>
      </w:del>
      <w:del w:id="55" w:author="Won Do Lee" w:date="2023-01-12T23:43:00Z">
        <w:r w:rsidR="00CE5B75" w:rsidRPr="00005E6E" w:rsidDel="002A67E4">
          <w:delText>1 March</w:delText>
        </w:r>
      </w:del>
      <w:del w:id="56" w:author="Won Do Lee" w:date="2023-01-12T23:42:00Z">
        <w:r w:rsidR="00CE5B75" w:rsidRPr="00005E6E" w:rsidDel="002A67E4">
          <w:delText>-</w:delText>
        </w:r>
      </w:del>
      <w:del w:id="57"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8"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59"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0" w:author="Won Do Lee" w:date="2023-01-17T22:58:00Z">
        <w:r w:rsidR="00DD1B16" w:rsidRPr="00005E6E" w:rsidDel="0054616D">
          <w:delText xml:space="preserve">in the </w:delText>
        </w:r>
      </w:del>
      <w:del w:id="61"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2" w:author="Won Do Lee" w:date="2023-01-17T22:58:00Z">
        <w:r w:rsidR="0054616D" w:rsidRPr="00005E6E">
          <w:t xml:space="preserve">in trajectories of mobility, and </w:t>
        </w:r>
      </w:ins>
      <w:ins w:id="63" w:author="Won Do Lee" w:date="2023-01-17T23:00:00Z">
        <w:r w:rsidR="0054616D" w:rsidRPr="00005E6E">
          <w:t>their</w:t>
        </w:r>
      </w:ins>
      <w:del w:id="64"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5" w:author="Won Do Lee" w:date="2023-01-17T22:58:00Z">
        <w:r w:rsidR="00172C26" w:rsidRPr="00005E6E" w:rsidDel="0054616D">
          <w:delText xml:space="preserve">is </w:delText>
        </w:r>
      </w:del>
      <w:ins w:id="66" w:author="Won Do Lee" w:date="2023-01-17T22:58:00Z">
        <w:r w:rsidR="0054616D" w:rsidRPr="00005E6E">
          <w:t xml:space="preserve">was </w:t>
        </w:r>
      </w:ins>
      <w:r w:rsidR="00172C26" w:rsidRPr="00005E6E">
        <w:t xml:space="preserve">mainly associated with their </w:t>
      </w:r>
      <w:r w:rsidR="00A93152" w:rsidRPr="00005E6E">
        <w:t>income level</w:t>
      </w:r>
      <w:del w:id="67"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8" w:name="_Hlk66474848"/>
      <w:commentRangeStart w:id="69"/>
      <w:commentRangeStart w:id="70"/>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1" w:author="Won Do Lee" w:date="2023-01-17T22:59:00Z">
        <w:r w:rsidR="0054616D" w:rsidRPr="00005E6E">
          <w:t>, estimated</w:t>
        </w:r>
      </w:ins>
      <w:ins w:id="72" w:author="Won Do Lee" w:date="2023-01-17T22:58:00Z">
        <w:r w:rsidR="0054616D" w:rsidRPr="00005E6E">
          <w:t xml:space="preserve"> by the </w:t>
        </w:r>
      </w:ins>
      <w:ins w:id="73" w:author="Won Do Lee" w:date="2023-01-17T22:59:00Z">
        <w:r w:rsidR="0054616D" w:rsidRPr="00005E6E">
          <w:t>classification model</w:t>
        </w:r>
      </w:ins>
      <w:r w:rsidR="00DA7915" w:rsidRPr="00005E6E">
        <w:t>.</w:t>
      </w:r>
      <w:bookmarkEnd w:id="68"/>
      <w:commentRangeEnd w:id="69"/>
      <w:r w:rsidR="00DA7915" w:rsidRPr="00005E6E">
        <w:commentReference w:id="69"/>
      </w:r>
      <w:commentRangeEnd w:id="70"/>
      <w:r w:rsidR="00C110E0" w:rsidRPr="00005E6E">
        <w:commentReference w:id="70"/>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4"/>
      <w:r w:rsidR="005B4453" w:rsidRPr="00005E6E">
        <w:t>It</w:t>
      </w:r>
      <w:commentRangeEnd w:id="74"/>
      <w:r w:rsidR="0054616D" w:rsidRPr="00005E6E">
        <w:rPr>
          <w:rStyle w:val="CommentReference"/>
        </w:rPr>
        <w:commentReference w:id="74"/>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w:t>
      </w:r>
      <w:r w:rsidR="00DD1B16" w:rsidRPr="00005E6E">
        <w:lastRenderedPageBreak/>
        <w:t xml:space="preserve">infection and severe illness was relatively high. More generally, </w:t>
      </w:r>
      <w:commentRangeStart w:id="75"/>
      <w:r w:rsidR="00DD1B16" w:rsidRPr="00005E6E">
        <w:t xml:space="preserve">the </w:t>
      </w:r>
      <w:del w:id="76" w:author="Won Do Lee" w:date="2023-01-17T23:01:00Z">
        <w:r w:rsidR="00DD1B16" w:rsidRPr="00005E6E" w:rsidDel="0054616D">
          <w:delText xml:space="preserve">paper </w:delText>
        </w:r>
      </w:del>
      <w:r w:rsidR="00DD1B16" w:rsidRPr="00005E6E">
        <w:t>results highlight</w:t>
      </w:r>
      <w:ins w:id="77" w:author="Won Do Lee" w:date="2023-01-17T23:01:00Z">
        <w:r w:rsidR="0054616D" w:rsidRPr="00005E6E">
          <w:t>ed</w:t>
        </w:r>
      </w:ins>
      <w:r w:rsidR="00DD1B16" w:rsidRPr="00005E6E">
        <w:t xml:space="preserve"> the need to </w:t>
      </w:r>
      <w:del w:id="78" w:author="Won Do Lee" w:date="2023-01-12T23:47:00Z">
        <w:r w:rsidR="00DD1B16" w:rsidRPr="00005E6E" w:rsidDel="00D5339A">
          <w:delText xml:space="preserve">consider </w:delText>
        </w:r>
      </w:del>
      <w:ins w:id="79" w:author="Won Do Lee" w:date="2023-01-17T23:01:00Z">
        <w:r w:rsidR="0054616D" w:rsidRPr="00005E6E">
          <w:t xml:space="preserve">consider </w:t>
        </w:r>
      </w:ins>
      <w:del w:id="80" w:author="Won Do Lee" w:date="2023-01-17T23:01:00Z">
        <w:r w:rsidR="0093270B" w:rsidRPr="00005E6E" w:rsidDel="0054616D">
          <w:delText xml:space="preserve">the </w:delText>
        </w:r>
      </w:del>
      <w:r w:rsidR="000C6A04" w:rsidRPr="00005E6E">
        <w:t>difference</w:t>
      </w:r>
      <w:ins w:id="81" w:author="Won Do Lee" w:date="2023-01-17T23:01:00Z">
        <w:r w:rsidR="0054616D" w:rsidRPr="00005E6E">
          <w:t>s</w:t>
        </w:r>
      </w:ins>
      <w:r w:rsidR="000C6A04" w:rsidRPr="00005E6E">
        <w:t xml:space="preserve"> in </w:t>
      </w:r>
      <w:del w:id="82"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3" w:author="Won Do Lee" w:date="2023-01-12T23:47:00Z">
        <w:r w:rsidR="00D5339A" w:rsidRPr="00005E6E">
          <w:t xml:space="preserve">mobility resilience </w:t>
        </w:r>
      </w:ins>
      <w:ins w:id="84" w:author="Won Do Lee" w:date="2023-01-17T23:02:00Z">
        <w:r w:rsidR="0054616D" w:rsidRPr="00005E6E">
          <w:t xml:space="preserve">towards </w:t>
        </w:r>
      </w:ins>
      <w:ins w:id="85" w:author="Won Do Lee" w:date="2023-01-12T23:50:00Z">
        <w:r w:rsidR="00D5339A" w:rsidRPr="00005E6E">
          <w:t xml:space="preserve">sustainable and </w:t>
        </w:r>
      </w:ins>
      <w:ins w:id="86" w:author="Won Do Lee" w:date="2023-01-12T23:49:00Z">
        <w:r w:rsidR="00D5339A" w:rsidRPr="00005E6E">
          <w:t xml:space="preserve">resilient </w:t>
        </w:r>
      </w:ins>
      <w:ins w:id="87" w:author="Won Do Lee" w:date="2023-01-12T23:50:00Z">
        <w:r w:rsidR="00D5339A" w:rsidRPr="00005E6E">
          <w:t>urban management</w:t>
        </w:r>
      </w:ins>
      <w:del w:id="88" w:author="Won Do Lee" w:date="2023-01-17T23:02:00Z">
        <w:r w:rsidR="00E43572" w:rsidRPr="00005E6E" w:rsidDel="0054616D">
          <w:delText>,</w:delText>
        </w:r>
        <w:r w:rsidR="003A728C" w:rsidRPr="00005E6E" w:rsidDel="0054616D">
          <w:delText xml:space="preserve"> </w:delText>
        </w:r>
      </w:del>
      <w:del w:id="89"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0"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1" w:author="Won Do Lee" w:date="2023-01-12T23:52:00Z">
        <w:r w:rsidR="00D5339A" w:rsidRPr="00005E6E">
          <w:t xml:space="preserve"> among people</w:t>
        </w:r>
      </w:ins>
      <w:r w:rsidR="007F16DA" w:rsidRPr="00005E6E">
        <w:t>.</w:t>
      </w:r>
      <w:commentRangeEnd w:id="75"/>
      <w:r w:rsidR="00B64EDA" w:rsidRPr="00005E6E">
        <w:rPr>
          <w:rStyle w:val="CommentReference"/>
        </w:rPr>
        <w:commentReference w:id="75"/>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2" w:author="Won Do Lee" w:date="2023-01-12T23:02:00Z">
        <w:r w:rsidR="003749AB" w:rsidRPr="00005E6E" w:rsidDel="00F931A5">
          <w:delText>Lockdown</w:delText>
        </w:r>
      </w:del>
      <w:ins w:id="93" w:author="Won Do Lee" w:date="2023-01-12T23:02:00Z">
        <w:r w:rsidR="00F931A5" w:rsidRPr="00005E6E">
          <w:t>Pandemic</w:t>
        </w:r>
      </w:ins>
      <w:r w:rsidR="003749AB" w:rsidRPr="00005E6E">
        <w:t xml:space="preserve">; </w:t>
      </w:r>
      <w:del w:id="94" w:author="Won Do Lee" w:date="2023-01-12T23:02:00Z">
        <w:r w:rsidR="006B1A12" w:rsidRPr="00005E6E" w:rsidDel="00F931A5">
          <w:delText>Dynamic time warping distance</w:delText>
        </w:r>
      </w:del>
      <w:ins w:id="95" w:author="Won Do Lee" w:date="2023-01-12T23:02:00Z">
        <w:r w:rsidR="00F931A5" w:rsidRPr="00005E6E">
          <w:t>Resilience</w:t>
        </w:r>
      </w:ins>
      <w:r w:rsidR="00002F45" w:rsidRPr="00005E6E">
        <w:t>;</w:t>
      </w:r>
      <w:r w:rsidR="006B1A12" w:rsidRPr="00005E6E">
        <w:t xml:space="preserve"> </w:t>
      </w:r>
      <w:del w:id="96" w:author="Won Do Lee" w:date="2023-01-12T23:02:00Z">
        <w:r w:rsidR="00002F45" w:rsidRPr="00005E6E" w:rsidDel="00F931A5">
          <w:delText>Clustering</w:delText>
        </w:r>
      </w:del>
      <w:ins w:id="97" w:author="Won Do Lee" w:date="2023-01-12T23:02:00Z">
        <w:r w:rsidR="00F931A5" w:rsidRPr="00005E6E">
          <w:t>Time-series clustering</w:t>
        </w:r>
      </w:ins>
      <w:r w:rsidR="00002F45" w:rsidRPr="00005E6E">
        <w:t>;</w:t>
      </w:r>
      <w:r w:rsidR="00577A3E" w:rsidRPr="00005E6E">
        <w:t xml:space="preserve"> Classification</w:t>
      </w:r>
      <w:ins w:id="98"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99" w:name="_Hlk68703832"/>
      <w:r w:rsidRPr="00005E6E">
        <w:lastRenderedPageBreak/>
        <w:t>Introduction</w:t>
      </w:r>
    </w:p>
    <w:p w14:paraId="3EB35D7C" w14:textId="4AC93DB1" w:rsidR="008E5747" w:rsidRPr="00005E6E" w:rsidRDefault="009D35AF" w:rsidP="000F3486">
      <w:pPr>
        <w:spacing w:after="240"/>
      </w:pPr>
      <w:ins w:id="100" w:author="Won Do Lee" w:date="2023-01-19T09:14:00Z">
        <w:r w:rsidRPr="00005E6E">
          <w:t xml:space="preserve">The </w:t>
        </w:r>
      </w:ins>
      <w:r w:rsidR="006C20BD" w:rsidRPr="00005E6E">
        <w:t>COVID-19</w:t>
      </w:r>
      <w:r w:rsidR="00D505B3" w:rsidRPr="00005E6E">
        <w:t xml:space="preserve"> </w:t>
      </w:r>
      <w:ins w:id="101" w:author="Won Do Lee" w:date="2023-01-18T14:58:00Z">
        <w:r w:rsidR="000434A1" w:rsidRPr="00005E6E">
          <w:t xml:space="preserve">pandemic has rapidly changed </w:t>
        </w:r>
      </w:ins>
      <w:del w:id="102"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3"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4" w:author="Won Do Lee" w:date="2023-01-19T09:14:00Z">
        <w:r w:rsidR="00D3505F" w:rsidRPr="00005E6E" w:rsidDel="009D35AF">
          <w:delText xml:space="preserve"> in daily life</w:delText>
        </w:r>
      </w:del>
      <w:r w:rsidR="00612941" w:rsidRPr="00005E6E">
        <w:t xml:space="preserve">. </w:t>
      </w:r>
      <w:ins w:id="105" w:author="Won Do Lee" w:date="2023-01-18T15:00:00Z">
        <w:r w:rsidR="000434A1" w:rsidRPr="00005E6E">
          <w:t>Implement</w:t>
        </w:r>
      </w:ins>
      <w:ins w:id="106" w:author="Won Do Lee" w:date="2023-01-19T09:13:00Z">
        <w:r w:rsidRPr="00005E6E">
          <w:t>ing</w:t>
        </w:r>
      </w:ins>
      <w:ins w:id="107" w:author="Won Do Lee" w:date="2023-01-18T15:00:00Z">
        <w:r w:rsidR="000434A1" w:rsidRPr="00005E6E">
          <w:t xml:space="preserve"> v</w:t>
        </w:r>
      </w:ins>
      <w:ins w:id="108" w:author="Won Do Lee" w:date="2023-01-18T14:59:00Z">
        <w:r w:rsidR="000434A1" w:rsidRPr="00005E6E">
          <w:t xml:space="preserve">arious </w:t>
        </w:r>
      </w:ins>
      <w:del w:id="109" w:author="Won Do Lee" w:date="2023-01-18T14:59:00Z">
        <w:r w:rsidR="00CB0EB3" w:rsidRPr="00005E6E" w:rsidDel="000434A1">
          <w:delText>S</w:delText>
        </w:r>
        <w:r w:rsidR="00B9128F" w:rsidRPr="00005E6E" w:rsidDel="000434A1">
          <w:delText xml:space="preserve">ocial </w:delText>
        </w:r>
      </w:del>
      <w:ins w:id="110"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1"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2" w:author="Won Do Lee" w:date="2023-01-19T09:13:00Z">
        <w:r w:rsidRPr="00005E6E">
          <w:t>were correlated with the red</w:t>
        </w:r>
      </w:ins>
      <w:ins w:id="113" w:author="Won Do Lee" w:date="2023-01-18T15:01:00Z">
        <w:r w:rsidR="000434A1" w:rsidRPr="00005E6E">
          <w:t>uction in mobility</w:t>
        </w:r>
      </w:ins>
      <w:del w:id="114"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5" w:author="Won Do Lee" w:date="2023-01-18T15:02:00Z">
        <w:r w:rsidR="000434A1" w:rsidRPr="00005E6E">
          <w:t>Inevitably</w:t>
        </w:r>
      </w:ins>
      <w:ins w:id="116" w:author="Won Do Lee" w:date="2023-01-18T15:01:00Z">
        <w:r w:rsidR="000434A1" w:rsidRPr="00005E6E">
          <w:t xml:space="preserve">, </w:t>
        </w:r>
      </w:ins>
      <w:del w:id="117" w:author="Won Do Lee" w:date="2023-01-18T15:01:00Z">
        <w:r w:rsidR="00834E9F" w:rsidRPr="00005E6E" w:rsidDel="000434A1">
          <w:delText>T</w:delText>
        </w:r>
        <w:r w:rsidR="00B625F2" w:rsidRPr="00005E6E" w:rsidDel="000434A1">
          <w:delText xml:space="preserve">ransport </w:delText>
        </w:r>
      </w:del>
      <w:ins w:id="118"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19" w:author="Won Do Lee" w:date="2023-01-18T15:02:00Z">
        <w:r w:rsidR="005D4636" w:rsidRPr="00005E6E" w:rsidDel="000434A1">
          <w:delText xml:space="preserve"> </w:delText>
        </w:r>
        <w:commentRangeStart w:id="120"/>
        <w:r w:rsidR="00834E9F" w:rsidRPr="00005E6E" w:rsidDel="000434A1">
          <w:delText>Inevitably,</w:delText>
        </w:r>
      </w:del>
      <w:ins w:id="121" w:author="Won Do Lee" w:date="2023-01-18T15:02:00Z">
        <w:r w:rsidR="000434A1" w:rsidRPr="00005E6E">
          <w:t xml:space="preserve"> T</w:t>
        </w:r>
      </w:ins>
      <w:del w:id="122"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0"/>
      <w:r w:rsidR="00B64EDA" w:rsidRPr="00005E6E">
        <w:rPr>
          <w:rStyle w:val="CommentReference"/>
        </w:rPr>
        <w:commentReference w:id="120"/>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3"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4" w:name="OLE_LINK1"/>
      <w:r w:rsidR="009D1131" w:rsidRPr="00005E6E">
        <w:t>Cartenì et al., 2020)</w:t>
      </w:r>
      <w:bookmarkEnd w:id="124"/>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5" w:author="Won Do Lee" w:date="2023-01-15T23:13:00Z"/>
        </w:rPr>
      </w:pPr>
      <w:ins w:id="126"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7" w:author="Won Do Lee" w:date="2023-01-17T23:06:00Z">
        <w:r w:rsidR="0054616D" w:rsidRPr="00005E6E">
          <w:t xml:space="preserve">and implemented </w:t>
        </w:r>
      </w:ins>
      <w:del w:id="128" w:author="Won Do Lee" w:date="2023-01-17T23:06:00Z">
        <w:r w:rsidR="00A46515" w:rsidRPr="00005E6E" w:rsidDel="0054616D">
          <w:delText xml:space="preserve">to implement </w:delText>
        </w:r>
      </w:del>
      <w:r w:rsidR="00A93152" w:rsidRPr="00005E6E">
        <w:t>counter</w:t>
      </w:r>
      <w:r w:rsidR="00C81F0F" w:rsidRPr="00005E6E">
        <w:t xml:space="preserve">measures </w:t>
      </w:r>
      <w:del w:id="129"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0" w:author="Won Do Lee" w:date="2023-01-17T23:04:00Z">
        <w:r w:rsidR="0054616D" w:rsidRPr="00005E6E">
          <w:t>to tackle the outbreak</w:t>
        </w:r>
      </w:ins>
      <w:del w:id="131"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2" w:author="Won Do Lee" w:date="2023-01-15T22:50:00Z">
        <w:r w:rsidR="00140450" w:rsidRPr="00005E6E">
          <w:t xml:space="preserve"> </w:t>
        </w:r>
      </w:ins>
      <w:ins w:id="133"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4" w:author="Won Do Lee" w:date="2023-01-17T23:08:00Z">
        <w:r w:rsidR="0054616D" w:rsidRPr="00005E6E">
          <w:t xml:space="preserve">, it ranged </w:t>
        </w:r>
      </w:ins>
      <w:del w:id="135"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6" w:author="Won Do Lee" w:date="2023-01-17T23:08:00Z">
        <w:r w:rsidR="004E6C27" w:rsidRPr="00005E6E" w:rsidDel="0054616D">
          <w:delText xml:space="preserve">and </w:delText>
        </w:r>
        <w:r w:rsidR="00C81F0F" w:rsidRPr="00005E6E" w:rsidDel="0054616D">
          <w:delText>instruct “stay-at-home</w:delText>
        </w:r>
      </w:del>
      <w:ins w:id="137" w:author="Won Do Lee" w:date="2023-01-17T23:08:00Z">
        <w:r w:rsidR="0054616D" w:rsidRPr="00005E6E">
          <w:t xml:space="preserve">and order </w:t>
        </w:r>
      </w:ins>
      <w:ins w:id="138" w:author="Won Do Lee" w:date="2023-01-17T23:09:00Z">
        <w:r w:rsidR="0054616D" w:rsidRPr="00005E6E">
          <w:t>people to “Stay-at-home”</w:t>
        </w:r>
      </w:ins>
      <w:del w:id="139" w:author="Won Do Lee" w:date="2023-01-17T23:09:00Z">
        <w:r w:rsidR="00C81F0F" w:rsidRPr="00005E6E" w:rsidDel="0054616D">
          <w:delText>”</w:delText>
        </w:r>
      </w:del>
      <w:ins w:id="140" w:author="Won Do Lee" w:date="2023-01-17T23:09:00Z">
        <w:r w:rsidR="0054616D" w:rsidRPr="00005E6E">
          <w:t>.</w:t>
        </w:r>
      </w:ins>
      <w:del w:id="141" w:author="Won Do Lee" w:date="2023-01-17T23:09:00Z">
        <w:r w:rsidR="00A93152" w:rsidRPr="00005E6E" w:rsidDel="0054616D">
          <w:delText>in  England.</w:delText>
        </w:r>
      </w:del>
    </w:p>
    <w:p w14:paraId="361E64D3" w14:textId="74110BF6" w:rsidR="00A93152" w:rsidRPr="00005E6E" w:rsidRDefault="00C81F0F" w:rsidP="00A93152">
      <w:pPr>
        <w:spacing w:after="240"/>
      </w:pPr>
      <w:del w:id="142" w:author="Won Do Lee" w:date="2023-01-15T23:13:00Z">
        <w:r w:rsidRPr="00005E6E" w:rsidDel="006B3717">
          <w:delText xml:space="preserve"> </w:delText>
        </w:r>
      </w:del>
      <w:r w:rsidRPr="00005E6E">
        <w:t xml:space="preserve">Greater attention should be paid to </w:t>
      </w:r>
      <w:del w:id="143"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4" w:author="Won Do Lee" w:date="2023-01-17T23:09:00Z">
        <w:r w:rsidR="0054616D" w:rsidRPr="00005E6E">
          <w:t>analy</w:t>
        </w:r>
      </w:ins>
      <w:ins w:id="145" w:author="Won Do Lee" w:date="2023-01-19T09:04:00Z">
        <w:r w:rsidR="002353B1" w:rsidRPr="00005E6E">
          <w:t>sing</w:t>
        </w:r>
      </w:ins>
      <w:ins w:id="146"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7" w:author="Won Do Lee" w:date="2023-01-19T08:47:00Z">
        <w:r w:rsidR="000B5DE7" w:rsidRPr="00005E6E">
          <w:t xml:space="preserve">, and </w:t>
        </w:r>
      </w:ins>
      <w:ins w:id="148" w:author="Won Do Lee" w:date="2023-01-19T09:04:00Z">
        <w:r w:rsidR="002353B1" w:rsidRPr="00005E6E">
          <w:t xml:space="preserve">a </w:t>
        </w:r>
      </w:ins>
      <w:ins w:id="149" w:author="Won Do Lee" w:date="2023-01-19T08:46:00Z">
        <w:r w:rsidR="000B5DE7" w:rsidRPr="00005E6E">
          <w:t xml:space="preserve">more detailed </w:t>
        </w:r>
      </w:ins>
      <w:ins w:id="150" w:author="Won Do Lee" w:date="2023-01-19T08:47:00Z">
        <w:r w:rsidR="000B5DE7" w:rsidRPr="00005E6E">
          <w:t xml:space="preserve">understanding of how mobility changes </w:t>
        </w:r>
      </w:ins>
      <w:ins w:id="151" w:author="Won Do Lee" w:date="2023-01-19T08:48:00Z">
        <w:r w:rsidR="000B5DE7" w:rsidRPr="00005E6E">
          <w:t>spatio-temporally</w:t>
        </w:r>
      </w:ins>
      <w:ins w:id="152" w:author="Won Do Lee" w:date="2023-01-19T08:47:00Z">
        <w:r w:rsidR="000B5DE7" w:rsidRPr="00005E6E">
          <w:t xml:space="preserve"> </w:t>
        </w:r>
      </w:ins>
      <w:ins w:id="153" w:author="Won Do Lee" w:date="2023-01-19T09:05:00Z">
        <w:r w:rsidR="002353B1" w:rsidRPr="00005E6E">
          <w:t>is needed during the prolonged period of strict lockdown.</w:t>
        </w:r>
      </w:ins>
      <w:del w:id="154" w:author="Won Do Lee" w:date="2023-01-19T08:47:00Z">
        <w:r w:rsidR="00A93152" w:rsidRPr="00005E6E" w:rsidDel="000B5DE7">
          <w:delText xml:space="preserve">, and </w:delText>
        </w:r>
      </w:del>
      <w:del w:id="155" w:author="Won Do Lee" w:date="2023-01-17T23:09:00Z">
        <w:r w:rsidR="00A93152" w:rsidRPr="00005E6E" w:rsidDel="0054616D">
          <w:delText xml:space="preserve">also it </w:delText>
        </w:r>
      </w:del>
      <w:del w:id="156"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7"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8" w:author="Won Do Lee" w:date="2023-01-19T09:06:00Z">
        <w:r w:rsidR="002353B1" w:rsidRPr="00005E6E">
          <w:t>Recent work has highlighted this</w:t>
        </w:r>
      </w:ins>
      <w:ins w:id="159" w:author="Won Do Lee" w:date="2023-01-19T09:07:00Z">
        <w:r w:rsidR="002353B1" w:rsidRPr="00005E6E">
          <w:t xml:space="preserve"> by using </w:t>
        </w:r>
      </w:ins>
      <w:ins w:id="160" w:author="Won Do Lee" w:date="2023-01-19T09:08:00Z">
        <w:r w:rsidR="002353B1" w:rsidRPr="00005E6E">
          <w:t>examining</w:t>
        </w:r>
      </w:ins>
      <w:ins w:id="161" w:author="Won Do Lee" w:date="2023-01-19T09:06:00Z">
        <w:r w:rsidR="002353B1" w:rsidRPr="00005E6E">
          <w:t xml:space="preserve"> changes in mobility </w:t>
        </w:r>
      </w:ins>
      <w:ins w:id="162" w:author="Won Do Lee" w:date="2023-01-19T09:08:00Z">
        <w:r w:rsidR="002353B1" w:rsidRPr="00005E6E">
          <w:t>over</w:t>
        </w:r>
      </w:ins>
      <w:ins w:id="163" w:author="Won Do Lee" w:date="2023-01-19T09:06:00Z">
        <w:r w:rsidR="002353B1" w:rsidRPr="00005E6E">
          <w:t xml:space="preserve"> seven months or more</w:t>
        </w:r>
      </w:ins>
      <w:del w:id="164" w:author="Won Do Lee" w:date="2023-01-15T23:14:00Z">
        <w:r w:rsidR="00762F14" w:rsidRPr="00005E6E" w:rsidDel="006B3717">
          <w:delText>.</w:delText>
        </w:r>
      </w:del>
      <w:del w:id="165" w:author="Won Do Lee" w:date="2023-01-17T23:12:00Z">
        <w:r w:rsidR="00A93152" w:rsidRPr="00005E6E" w:rsidDel="0054616D">
          <w:delText xml:space="preserve">It can be </w:delText>
        </w:r>
      </w:del>
      <w:del w:id="166" w:author="Won Do Lee" w:date="2023-01-19T08:49:00Z">
        <w:r w:rsidR="00A93152" w:rsidRPr="00005E6E" w:rsidDel="000B5DE7">
          <w:delText>answered</w:delText>
        </w:r>
      </w:del>
      <w:del w:id="167" w:author="Won Do Lee" w:date="2023-01-17T23:12:00Z">
        <w:r w:rsidR="00A93152" w:rsidRPr="00005E6E" w:rsidDel="0054616D">
          <w:delText xml:space="preserve">advancing understanding of </w:delText>
        </w:r>
      </w:del>
      <w:ins w:id="168" w:author="Won Do Lee" w:date="2023-01-17T23:13:00Z">
        <w:r w:rsidR="0054616D" w:rsidRPr="00005E6E">
          <w:t xml:space="preserve"> </w:t>
        </w:r>
      </w:ins>
      <w:del w:id="169" w:author="Won Do Lee" w:date="2023-01-17T23:13:00Z">
        <w:r w:rsidR="00A93152" w:rsidRPr="00005E6E" w:rsidDel="0054616D">
          <w:delText xml:space="preserve">sthe </w:delText>
        </w:r>
      </w:del>
      <w:ins w:id="170"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1" w:author="Won Do Lee" w:date="2023-01-15T22:57:00Z">
        <w:r w:rsidR="00A93152" w:rsidRPr="00005E6E">
          <w:fldChar w:fldCharType="end"/>
        </w:r>
      </w:ins>
      <w:r w:rsidR="00A93152" w:rsidRPr="00005E6E">
        <w:t xml:space="preserve"> and</w:t>
      </w:r>
      <w:ins w:id="172" w:author="Won Do Lee" w:date="2023-01-17T23:14:00Z">
        <w:r w:rsidR="0054616D" w:rsidRPr="00005E6E">
          <w:t xml:space="preserve"> decompos</w:t>
        </w:r>
      </w:ins>
      <w:ins w:id="173" w:author="Won Do Lee" w:date="2023-01-19T09:09:00Z">
        <w:r w:rsidR="002353B1" w:rsidRPr="00005E6E">
          <w:t>ing it</w:t>
        </w:r>
      </w:ins>
      <w:ins w:id="174" w:author="Won Do Lee" w:date="2023-01-17T23:14:00Z">
        <w:r w:rsidR="0054616D" w:rsidRPr="00005E6E">
          <w:t xml:space="preserve"> into </w:t>
        </w:r>
      </w:ins>
      <w:ins w:id="175" w:author="Won Do Lee" w:date="2023-01-19T09:09:00Z">
        <w:r w:rsidR="009D35AF" w:rsidRPr="00005E6E">
          <w:t>successive</w:t>
        </w:r>
      </w:ins>
      <w:ins w:id="176" w:author="Won Do Lee" w:date="2023-01-17T23:14:00Z">
        <w:r w:rsidR="0054616D" w:rsidRPr="00005E6E">
          <w:t xml:space="preserve"> stages</w:t>
        </w:r>
      </w:ins>
      <w:del w:id="177" w:author="Won Do Lee" w:date="2023-01-17T23:14:00Z">
        <w:r w:rsidR="00A93152" w:rsidRPr="00005E6E" w:rsidDel="0054616D">
          <w:delText xml:space="preserve"> </w:delText>
        </w:r>
      </w:del>
      <w:ins w:id="178" w:author="Won Do Lee" w:date="2023-01-17T23:14:00Z">
        <w:r w:rsidR="0054616D" w:rsidRPr="00005E6E">
          <w:t xml:space="preserve">, i.e., </w:t>
        </w:r>
      </w:ins>
      <w:ins w:id="179" w:author="Won Do Lee" w:date="2023-01-15T22:53:00Z">
        <w:r w:rsidR="00140450" w:rsidRPr="00005E6E">
          <w:rPr>
            <w:i/>
            <w:iCs/>
          </w:rPr>
          <w:t>intra-pandemic dynamics</w:t>
        </w:r>
        <w:r w:rsidR="00140450" w:rsidRPr="00005E6E">
          <w:t xml:space="preserve"> </w:t>
        </w:r>
      </w:ins>
      <w:ins w:id="180"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1" w:author="Won Do Lee" w:date="2023-01-15T22:56:00Z">
        <w:r w:rsidR="00140450" w:rsidRPr="00005E6E">
          <w:fldChar w:fldCharType="end"/>
        </w:r>
      </w:ins>
      <w:ins w:id="182" w:author="Won Do Lee" w:date="2023-01-15T22:55:00Z">
        <w:r w:rsidR="00140450" w:rsidRPr="00005E6E">
          <w:t xml:space="preserve"> </w:t>
        </w:r>
      </w:ins>
      <w:del w:id="183" w:author="Won Do Lee" w:date="2023-01-17T23:16:00Z">
        <w:r w:rsidR="00A93152" w:rsidRPr="00005E6E" w:rsidDel="0054616D">
          <w:delText>by employing</w:delText>
        </w:r>
      </w:del>
      <w:ins w:id="184" w:author="Won Do Lee" w:date="2023-01-17T23:16:00Z">
        <w:r w:rsidR="0054616D" w:rsidRPr="00005E6E">
          <w:t>through</w:t>
        </w:r>
      </w:ins>
      <w:r w:rsidR="00A93152" w:rsidRPr="00005E6E">
        <w:t xml:space="preserve"> </w:t>
      </w:r>
      <w:ins w:id="185" w:author="Won Do Lee" w:date="2023-01-15T22:55:00Z">
        <w:r w:rsidR="00140450" w:rsidRPr="00005E6E">
          <w:t xml:space="preserve">longitudinal </w:t>
        </w:r>
      </w:ins>
      <w:del w:id="186" w:author="Won Do Lee" w:date="2023-01-17T23:16:00Z">
        <w:r w:rsidR="00A93152" w:rsidRPr="00005E6E" w:rsidDel="0054616D">
          <w:delText>approach</w:delText>
        </w:r>
      </w:del>
      <w:ins w:id="187" w:author="Won Do Lee" w:date="2023-01-17T23:16:00Z">
        <w:r w:rsidR="0054616D" w:rsidRPr="00005E6E">
          <w:t>perspective</w:t>
        </w:r>
      </w:ins>
      <w:ins w:id="188" w:author="Won Do Lee" w:date="2023-01-17T23:14:00Z">
        <w:r w:rsidR="0054616D" w:rsidRPr="00005E6E">
          <w:t xml:space="preserve">. </w:t>
        </w:r>
      </w:ins>
      <w:del w:id="189" w:author="Won Do Lee" w:date="2023-01-17T23:14:00Z">
        <w:r w:rsidR="00A93152" w:rsidRPr="00005E6E" w:rsidDel="0054616D">
          <w:delText xml:space="preserve"> t</w:delText>
        </w:r>
      </w:del>
      <w:ins w:id="190" w:author="Won Do Lee" w:date="2023-01-17T23:14:00Z">
        <w:r w:rsidR="0054616D" w:rsidRPr="00005E6E">
          <w:t>T</w:t>
        </w:r>
      </w:ins>
      <w:r w:rsidR="00A93152" w:rsidRPr="00005E6E">
        <w:t xml:space="preserve">aking </w:t>
      </w:r>
      <w:ins w:id="191" w:author="Won Do Lee" w:date="2023-01-15T23:05:00Z">
        <w:r w:rsidR="007B5830" w:rsidRPr="00005E6E">
          <w:t>short</w:t>
        </w:r>
      </w:ins>
      <w:ins w:id="192" w:author="Won Do Lee" w:date="2023-01-15T23:03:00Z">
        <w:r w:rsidR="007B5830" w:rsidRPr="00005E6E">
          <w:t>-term</w:t>
        </w:r>
      </w:ins>
      <w:ins w:id="193" w:author="Won Do Lee" w:date="2023-01-15T23:07:00Z">
        <w:r w:rsidR="007B5830" w:rsidRPr="00005E6E">
          <w:t xml:space="preserve"> effects by implemented </w:t>
        </w:r>
      </w:ins>
      <w:ins w:id="194" w:author="Won Do Lee" w:date="2023-01-15T23:03:00Z">
        <w:r w:rsidR="007B5830" w:rsidRPr="00005E6E">
          <w:t>travel restriction</w:t>
        </w:r>
      </w:ins>
      <w:ins w:id="195" w:author="Won Do Lee" w:date="2023-01-15T23:04:00Z">
        <w:r w:rsidR="007B5830" w:rsidRPr="00005E6E">
          <w:t>s or interventions</w:t>
        </w:r>
      </w:ins>
      <w:ins w:id="196" w:author="Won Do Lee" w:date="2023-01-15T23:08:00Z">
        <w:r w:rsidR="007B5830" w:rsidRPr="00005E6E">
          <w:t xml:space="preserve"> </w:t>
        </w:r>
      </w:ins>
      <w:ins w:id="197" w:author="Won Do Lee" w:date="2023-01-15T23:03:00Z">
        <w:r w:rsidR="007B5830" w:rsidRPr="00005E6E">
          <w:t>and l</w:t>
        </w:r>
      </w:ins>
      <w:ins w:id="198" w:author="Won Do Lee" w:date="2023-01-15T23:00:00Z">
        <w:r w:rsidR="007B5830" w:rsidRPr="00005E6E">
          <w:t xml:space="preserve">ong-term </w:t>
        </w:r>
      </w:ins>
      <w:ins w:id="199" w:author="Won Do Lee" w:date="2023-01-15T23:08:00Z">
        <w:r w:rsidR="007B5830" w:rsidRPr="00005E6E">
          <w:t xml:space="preserve">effects </w:t>
        </w:r>
      </w:ins>
      <w:ins w:id="200" w:author="Won Do Lee" w:date="2023-01-15T23:22:00Z">
        <w:r w:rsidR="008D18A3" w:rsidRPr="00005E6E">
          <w:t xml:space="preserve">under </w:t>
        </w:r>
      </w:ins>
      <w:ins w:id="201" w:author="Won Do Lee" w:date="2023-01-15T23:17:00Z">
        <w:r w:rsidR="006B3717" w:rsidRPr="00005E6E">
          <w:t xml:space="preserve">mobility </w:t>
        </w:r>
      </w:ins>
      <w:ins w:id="202" w:author="Won Do Lee" w:date="2023-01-15T23:06:00Z">
        <w:r w:rsidR="007B5830" w:rsidRPr="00005E6E">
          <w:t>circumstances</w:t>
        </w:r>
      </w:ins>
      <w:ins w:id="203" w:author="Won Do Lee" w:date="2023-01-15T23:19:00Z">
        <w:r w:rsidR="006B3717" w:rsidRPr="00005E6E">
          <w:t xml:space="preserve">, such </w:t>
        </w:r>
      </w:ins>
      <w:ins w:id="204" w:author="Won Do Lee" w:date="2023-01-15T23:20:00Z">
        <w:r w:rsidR="006B3717" w:rsidRPr="00005E6E">
          <w:t xml:space="preserve">as </w:t>
        </w:r>
      </w:ins>
      <w:ins w:id="205" w:author="Won Do Lee" w:date="2023-01-15T23:07:00Z">
        <w:r w:rsidR="007B5830" w:rsidRPr="00005E6E">
          <w:t>working from home or homeschooling</w:t>
        </w:r>
      </w:ins>
      <w:ins w:id="206" w:author="Won Do Lee" w:date="2023-01-17T23:17:00Z">
        <w:r w:rsidR="0054616D" w:rsidRPr="00005E6E">
          <w:t>, the way of</w:t>
        </w:r>
      </w:ins>
      <w:ins w:id="207" w:author="Won Do Lee" w:date="2023-01-15T23:19:00Z">
        <w:r w:rsidR="006B3717" w:rsidRPr="00005E6E">
          <w:t xml:space="preserve"> </w:t>
        </w:r>
        <w:r w:rsidR="006B3717" w:rsidRPr="00005E6E">
          <w:rPr>
            <w:i/>
            <w:iCs/>
          </w:rPr>
          <w:t>new normal</w:t>
        </w:r>
      </w:ins>
      <w:ins w:id="208" w:author="Won Do Lee" w:date="2023-01-15T23:20:00Z">
        <w:r w:rsidR="006B3717" w:rsidRPr="00005E6E">
          <w:rPr>
            <w:i/>
            <w:iCs/>
          </w:rPr>
          <w:t xml:space="preserve"> </w:t>
        </w:r>
        <w:r w:rsidR="006B3717" w:rsidRPr="00005E6E">
          <w:t>in mobilit</w:t>
        </w:r>
      </w:ins>
      <w:ins w:id="209"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0" w:author="Won Do Lee" w:date="2023-01-19T08:49:00Z">
        <w:r w:rsidR="00EB6E86" w:rsidRPr="00005E6E" w:rsidDel="00F806C6">
          <w:delText xml:space="preserve">addresses </w:delText>
        </w:r>
      </w:del>
      <w:ins w:id="211" w:author="Won Do Lee" w:date="2023-01-19T08:49:00Z">
        <w:r w:rsidR="00F806C6" w:rsidRPr="00005E6E">
          <w:t xml:space="preserve">quantify </w:t>
        </w:r>
      </w:ins>
      <w:del w:id="212" w:author="Won Do Lee" w:date="2023-01-17T23:17:00Z">
        <w:r w:rsidR="00EB6E86" w:rsidRPr="00005E6E" w:rsidDel="0054616D">
          <w:delText xml:space="preserve">in detail </w:delText>
        </w:r>
      </w:del>
      <w:r w:rsidR="00EB6E86" w:rsidRPr="00005E6E">
        <w:t xml:space="preserve">and </w:t>
      </w:r>
      <w:del w:id="213" w:author="Won Do Lee" w:date="2023-01-17T23:17:00Z">
        <w:r w:rsidR="00E97990" w:rsidRPr="00005E6E" w:rsidDel="0054616D">
          <w:delText>asses</w:delText>
        </w:r>
      </w:del>
      <w:del w:id="214" w:author="Won Do Lee" w:date="2023-01-17T22:15:00Z">
        <w:r w:rsidR="00E97990" w:rsidRPr="00005E6E" w:rsidDel="00A93152">
          <w:delText>s</w:delText>
        </w:r>
        <w:r w:rsidR="00EB6E86" w:rsidRPr="00005E6E" w:rsidDel="00A93152">
          <w:delText xml:space="preserve"> </w:delText>
        </w:r>
      </w:del>
      <w:del w:id="215" w:author="Won Do Lee" w:date="2023-01-17T23:17:00Z">
        <w:r w:rsidR="00EB6E86" w:rsidRPr="00005E6E" w:rsidDel="0054616D">
          <w:delText xml:space="preserve">the </w:delText>
        </w:r>
      </w:del>
      <w:del w:id="216"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7" w:author="Won Do Lee" w:date="2023-01-15T23:27:00Z">
        <w:r w:rsidR="004E0039" w:rsidRPr="00005E6E" w:rsidDel="008D18A3">
          <w:delText>monitoring</w:delText>
        </w:r>
        <w:r w:rsidR="00CA6445" w:rsidRPr="00005E6E" w:rsidDel="008D18A3">
          <w:delText xml:space="preserve"> </w:delText>
        </w:r>
      </w:del>
      <w:ins w:id="218" w:author="Won Do Lee" w:date="2023-01-17T23:17:00Z">
        <w:r w:rsidR="0054616D" w:rsidRPr="00005E6E">
          <w:t>measure</w:t>
        </w:r>
      </w:ins>
      <w:ins w:id="219" w:author="Won Do Lee" w:date="2023-01-15T23:27:00Z">
        <w:r w:rsidR="008D18A3" w:rsidRPr="00005E6E">
          <w:t xml:space="preserve"> </w:t>
        </w:r>
      </w:ins>
      <w:del w:id="220"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1" w:author="Won Do Lee" w:date="2023-01-17T21:26:00Z">
        <w:r w:rsidR="00F54DF4" w:rsidRPr="00005E6E">
          <w:t>changes in mobility</w:t>
        </w:r>
      </w:ins>
      <w:r w:rsidR="006E4595" w:rsidRPr="00005E6E">
        <w:t xml:space="preserve"> </w:t>
      </w:r>
      <w:ins w:id="222" w:author="Won Do Lee" w:date="2023-01-17T21:26:00Z">
        <w:r w:rsidR="00F54DF4" w:rsidRPr="00005E6E">
          <w:t xml:space="preserve">under the </w:t>
        </w:r>
      </w:ins>
      <w:ins w:id="223" w:author="Won Do Lee" w:date="2023-01-17T22:16:00Z">
        <w:r w:rsidR="00A93152" w:rsidRPr="00005E6E">
          <w:t xml:space="preserve">lockdown phases </w:t>
        </w:r>
      </w:ins>
      <w:ins w:id="224" w:author="Won Do Lee" w:date="2023-01-17T23:18:00Z">
        <w:r w:rsidR="0054616D" w:rsidRPr="00005E6E">
          <w:t xml:space="preserve">of COVID-19 pandemic, </w:t>
        </w:r>
      </w:ins>
      <w:ins w:id="225" w:author="Won Do Lee" w:date="2023-01-17T22:16:00Z">
        <w:r w:rsidR="00A93152" w:rsidRPr="00005E6E">
          <w:t xml:space="preserve">by </w:t>
        </w:r>
      </w:ins>
      <w:del w:id="226" w:author="Won Do Lee" w:date="2023-01-15T23:27:00Z">
        <w:r w:rsidR="004E0039" w:rsidRPr="00005E6E" w:rsidDel="008D18A3">
          <w:delText>over time</w:delText>
        </w:r>
      </w:del>
      <w:del w:id="227" w:author="Won Do Lee" w:date="2023-01-17T22:16:00Z">
        <w:r w:rsidR="004E0039" w:rsidRPr="00005E6E" w:rsidDel="00A93152">
          <w:delText xml:space="preserve"> </w:delText>
        </w:r>
      </w:del>
      <w:r w:rsidR="004E0039" w:rsidRPr="00005E6E">
        <w:t>using</w:t>
      </w:r>
      <w:del w:id="228" w:author="Won Do Lee" w:date="2023-01-15T23:28:00Z">
        <w:r w:rsidR="004E0039" w:rsidRPr="00005E6E" w:rsidDel="008D18A3">
          <w:delText xml:space="preserve"> </w:delText>
        </w:r>
        <w:r w:rsidR="005823AE" w:rsidRPr="00005E6E" w:rsidDel="008D18A3">
          <w:delText>the</w:delText>
        </w:r>
      </w:del>
      <w:ins w:id="229"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0" w:author="Won Do Lee" w:date="2023-01-15T23:28:00Z">
        <w:r w:rsidR="008D18A3" w:rsidRPr="00005E6E">
          <w:t>m</w:t>
        </w:r>
      </w:ins>
      <w:del w:id="231"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2" w:author="Won Do Lee" w:date="2023-01-17T23:18:00Z">
        <w:r w:rsidR="005D51CC" w:rsidRPr="00005E6E" w:rsidDel="0054616D">
          <w:delText>In other words,</w:delText>
        </w:r>
      </w:del>
      <w:ins w:id="233"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4" w:author="Won Do Lee" w:date="2023-01-17T23:18:00Z">
        <w:r w:rsidR="00EB6E86" w:rsidRPr="00005E6E" w:rsidDel="0054616D">
          <w:delText xml:space="preserve"> </w:delText>
        </w:r>
      </w:del>
      <w:ins w:id="235" w:author="Won Do Lee" w:date="2023-01-17T22:16:00Z">
        <w:r w:rsidR="00A93152" w:rsidRPr="00005E6E">
          <w:t xml:space="preserve"> </w:t>
        </w:r>
      </w:ins>
      <w:ins w:id="236" w:author="Won Do Lee" w:date="2023-01-17T23:20:00Z">
        <w:r w:rsidR="0054616D" w:rsidRPr="00005E6E">
          <w:t xml:space="preserve">the </w:t>
        </w:r>
      </w:ins>
      <w:del w:id="237" w:author="Won Do Lee" w:date="2023-01-17T21:26:00Z">
        <w:r w:rsidR="00A64CD8" w:rsidRPr="00005E6E" w:rsidDel="00F54DF4">
          <w:delText xml:space="preserve">the </w:delText>
        </w:r>
      </w:del>
      <w:ins w:id="238"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39" w:author="Won Do Lee" w:date="2023-01-17T21:27:00Z">
        <w:r w:rsidR="001E2B38" w:rsidRPr="00005E6E" w:rsidDel="00F54DF4">
          <w:delText>s</w:delText>
        </w:r>
      </w:del>
      <w:r w:rsidR="001E2B38" w:rsidRPr="00005E6E">
        <w:t xml:space="preserve"> </w:t>
      </w:r>
      <w:del w:id="240" w:author="Won Do Lee" w:date="2023-01-17T21:26:00Z">
        <w:r w:rsidR="00B91744" w:rsidRPr="00005E6E" w:rsidDel="00F54DF4">
          <w:delText xml:space="preserve">on </w:delText>
        </w:r>
        <w:r w:rsidR="003C3C47" w:rsidRPr="00005E6E" w:rsidDel="00F54DF4">
          <w:delText xml:space="preserve">everyday </w:delText>
        </w:r>
      </w:del>
      <w:del w:id="241" w:author="Won Do Lee" w:date="2023-01-17T21:27:00Z">
        <w:r w:rsidR="003C3C47" w:rsidRPr="00005E6E" w:rsidDel="00F54DF4">
          <w:delText>mobility</w:delText>
        </w:r>
      </w:del>
      <w:ins w:id="242" w:author="Won Do Lee" w:date="2023-01-17T22:16:00Z">
        <w:r w:rsidR="00A93152" w:rsidRPr="00005E6E">
          <w:t>on</w:t>
        </w:r>
      </w:ins>
      <w:ins w:id="243" w:author="Won Do Lee" w:date="2023-01-17T21:27:00Z">
        <w:r w:rsidR="00F54DF4" w:rsidRPr="00005E6E">
          <w:t xml:space="preserve"> </w:t>
        </w:r>
      </w:ins>
      <w:ins w:id="244" w:author="Won Do Lee" w:date="2023-01-17T23:20:00Z">
        <w:r w:rsidR="0054616D" w:rsidRPr="00005E6E">
          <w:t xml:space="preserve">people’s </w:t>
        </w:r>
      </w:ins>
      <w:ins w:id="245" w:author="Won Do Lee" w:date="2023-01-17T21:27:00Z">
        <w:r w:rsidR="00F54DF4" w:rsidRPr="00005E6E">
          <w:t xml:space="preserve">mobility </w:t>
        </w:r>
      </w:ins>
      <w:ins w:id="246" w:author="Won Do Lee" w:date="2023-01-17T23:19:00Z">
        <w:r w:rsidR="0054616D" w:rsidRPr="00005E6E">
          <w:t>spanning</w:t>
        </w:r>
      </w:ins>
      <w:ins w:id="247" w:author="Won Do Lee" w:date="2023-01-17T21:28:00Z">
        <w:r w:rsidR="00F54DF4" w:rsidRPr="00005E6E">
          <w:t xml:space="preserve"> seven months</w:t>
        </w:r>
      </w:ins>
      <w:del w:id="248" w:author="Won Do Lee" w:date="2023-01-17T21:28:00Z">
        <w:r w:rsidR="003C3C47" w:rsidRPr="00005E6E" w:rsidDel="00F54DF4">
          <w:delText xml:space="preserve"> </w:delText>
        </w:r>
        <w:r w:rsidR="00A64CD8" w:rsidRPr="00005E6E" w:rsidDel="00F54DF4">
          <w:delText>in Englan</w:delText>
        </w:r>
      </w:del>
      <w:del w:id="249"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0" w:author="Won Do Lee" w:date="2023-01-17T23:20:00Z">
        <w:r w:rsidR="0054616D" w:rsidRPr="00005E6E">
          <w:t>, by</w:t>
        </w:r>
      </w:ins>
      <w:ins w:id="251" w:author="Won Do Lee" w:date="2023-01-17T23:19:00Z">
        <w:r w:rsidR="0054616D" w:rsidRPr="00005E6E">
          <w:t xml:space="preserve"> measuring </w:t>
        </w:r>
      </w:ins>
      <w:del w:id="252" w:author="Won Do Lee" w:date="2023-01-17T23:19:00Z">
        <w:r w:rsidR="00B12B59" w:rsidRPr="00005E6E" w:rsidDel="0054616D">
          <w:delText>.</w:delText>
        </w:r>
      </w:del>
      <w:del w:id="253" w:author="Won Do Lee" w:date="2023-01-17T21:28:00Z">
        <w:r w:rsidR="001E2B38" w:rsidRPr="00005E6E" w:rsidDel="00F54DF4">
          <w:delText xml:space="preserve"> </w:delText>
        </w:r>
        <w:r w:rsidR="00034A61" w:rsidRPr="00005E6E" w:rsidDel="00F54DF4">
          <w:delText>To achieve this task</w:delText>
        </w:r>
      </w:del>
      <w:del w:id="254" w:author="Won Do Lee" w:date="2023-01-17T21:29:00Z">
        <w:r w:rsidR="00034A61" w:rsidRPr="00005E6E" w:rsidDel="00F54DF4">
          <w:delText>,</w:delText>
        </w:r>
      </w:del>
      <w:del w:id="255"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6" w:author="Won Do Lee" w:date="2023-01-17T21:31:00Z">
        <w:r w:rsidR="00F54DF4" w:rsidRPr="00005E6E">
          <w:t>ied</w:t>
        </w:r>
      </w:ins>
      <w:del w:id="257"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8"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59" w:author="Won Do Lee" w:date="2023-01-17T23:21:00Z">
        <w:r w:rsidR="0054616D" w:rsidRPr="00005E6E">
          <w:lastRenderedPageBreak/>
          <w:t xml:space="preserve">This task is achieved by </w:t>
        </w:r>
      </w:ins>
      <w:del w:id="260" w:author="Won Do Lee" w:date="2023-01-17T23:21:00Z">
        <w:r w:rsidR="00FB3D1B" w:rsidRPr="00005E6E" w:rsidDel="0054616D">
          <w:delText xml:space="preserve">We </w:delText>
        </w:r>
      </w:del>
      <w:del w:id="261" w:author="Won Do Lee" w:date="2023-01-17T21:31:00Z">
        <w:r w:rsidR="00FB3D1B" w:rsidRPr="00005E6E" w:rsidDel="00751A98">
          <w:delText xml:space="preserve">utilised </w:delText>
        </w:r>
      </w:del>
      <w:ins w:id="262" w:author="Won Do Lee" w:date="2023-01-17T23:21:00Z">
        <w:r w:rsidR="0054616D" w:rsidRPr="00005E6E">
          <w:t>deploying</w:t>
        </w:r>
      </w:ins>
      <w:ins w:id="263"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4" w:author="Won Do Lee" w:date="2023-01-17T21:31:00Z">
        <w:r w:rsidR="00034A61" w:rsidRPr="00005E6E" w:rsidDel="00751A98">
          <w:delText>the signifi</w:delText>
        </w:r>
      </w:del>
      <w:ins w:id="265" w:author="Won Do Lee" w:date="2023-01-17T21:31:00Z">
        <w:r w:rsidR="00751A98" w:rsidRPr="00005E6E">
          <w:t>different</w:t>
        </w:r>
      </w:ins>
      <w:del w:id="266" w:author="Won Do Lee" w:date="2023-01-17T21:31:00Z">
        <w:r w:rsidR="00034A61" w:rsidRPr="00005E6E" w:rsidDel="00751A98">
          <w:delText>cant</w:delText>
        </w:r>
      </w:del>
      <w:r w:rsidR="00034A61" w:rsidRPr="00005E6E">
        <w:t xml:space="preserve"> </w:t>
      </w:r>
      <w:r w:rsidR="002D1EE3" w:rsidRPr="00005E6E">
        <w:t xml:space="preserve">socioeconomic </w:t>
      </w:r>
      <w:del w:id="267" w:author="Won Do Lee" w:date="2023-01-19T23:19:00Z">
        <w:r w:rsidR="002D1EE3" w:rsidRPr="00005E6E" w:rsidDel="001E7E1F">
          <w:delText xml:space="preserve">and demographic </w:delText>
        </w:r>
        <w:r w:rsidR="00034A61" w:rsidRPr="00005E6E" w:rsidDel="001E7E1F">
          <w:delText>factors</w:delText>
        </w:r>
      </w:del>
      <w:ins w:id="268" w:author="Won Do Lee" w:date="2023-01-19T23:19:00Z">
        <w:r w:rsidR="001E7E1F" w:rsidRPr="00005E6E">
          <w:t>status</w:t>
        </w:r>
      </w:ins>
      <w:r w:rsidR="00C64AD0" w:rsidRPr="00005E6E">
        <w:t xml:space="preserve"> likely to be correlated with </w:t>
      </w:r>
      <w:del w:id="269" w:author="Won Do Lee" w:date="2023-01-17T21:32:00Z">
        <w:r w:rsidR="00C64AD0" w:rsidRPr="00005E6E" w:rsidDel="00751A98">
          <w:delText xml:space="preserve">the </w:delText>
        </w:r>
        <w:r w:rsidR="00B214DD" w:rsidRPr="00005E6E" w:rsidDel="00751A98">
          <w:delText>distinctive</w:delText>
        </w:r>
      </w:del>
      <w:ins w:id="270" w:author="Won Do Lee" w:date="2023-01-17T21:32:00Z">
        <w:r w:rsidR="00751A98" w:rsidRPr="00005E6E">
          <w:t xml:space="preserve">different </w:t>
        </w:r>
      </w:ins>
      <w:del w:id="271"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2"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3" w:author="Won Do Lee" w:date="2023-01-15T23:10:00Z"/>
        </w:rPr>
      </w:pPr>
      <w:commentRangeStart w:id="274"/>
      <w:r w:rsidRPr="00005E6E">
        <w:t xml:space="preserve">How has </w:t>
      </w:r>
      <w:r w:rsidR="00FB19A0" w:rsidRPr="00005E6E">
        <w:t>mobility</w:t>
      </w:r>
      <w:r w:rsidR="00962632" w:rsidRPr="00005E6E">
        <w:t xml:space="preserve"> </w:t>
      </w:r>
      <w:r w:rsidR="00197D82" w:rsidRPr="00005E6E">
        <w:t>c</w:t>
      </w:r>
      <w:r w:rsidR="00C52751" w:rsidRPr="00005E6E">
        <w:t>hanged</w:t>
      </w:r>
      <w:del w:id="275" w:author="Won Do Lee" w:date="2023-01-12T23:05:00Z">
        <w:r w:rsidR="005A23C9" w:rsidRPr="00005E6E" w:rsidDel="00C1521F">
          <w:delText xml:space="preserve"> over time</w:delText>
        </w:r>
      </w:del>
      <w:del w:id="276"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7" w:author="Won Do Lee" w:date="2023-01-12T23:05:00Z">
        <w:r w:rsidR="002E1E2A" w:rsidRPr="00005E6E" w:rsidDel="00C1521F">
          <w:delText xml:space="preserve">has </w:delText>
        </w:r>
        <w:r w:rsidR="00C160F9" w:rsidRPr="00005E6E" w:rsidDel="00C1521F">
          <w:delText xml:space="preserve">it </w:delText>
        </w:r>
      </w:del>
      <w:del w:id="278" w:author="Won Do Lee" w:date="2023-01-15T23:10:00Z">
        <w:r w:rsidR="005A23C9" w:rsidRPr="00005E6E" w:rsidDel="006B3717">
          <w:delText>evolved</w:delText>
        </w:r>
      </w:del>
      <w:ins w:id="279" w:author="Won Do Lee" w:date="2023-01-15T23:10:00Z">
        <w:r w:rsidR="006B3717" w:rsidRPr="00005E6E">
          <w:t xml:space="preserve"> </w:t>
        </w:r>
      </w:ins>
      <w:ins w:id="280" w:author="Won Do Lee" w:date="2023-01-17T22:17:00Z">
        <w:r w:rsidR="00A93152" w:rsidRPr="00005E6E">
          <w:t xml:space="preserve">over </w:t>
        </w:r>
      </w:ins>
      <w:ins w:id="281" w:author="Won Do Lee" w:date="2023-01-17T22:18:00Z">
        <w:r w:rsidR="00A93152" w:rsidRPr="00005E6E">
          <w:t xml:space="preserve">the </w:t>
        </w:r>
      </w:ins>
      <w:ins w:id="282" w:author="Won Do Lee" w:date="2023-01-17T22:17:00Z">
        <w:r w:rsidR="00A93152" w:rsidRPr="00005E6E">
          <w:t xml:space="preserve">initial phases </w:t>
        </w:r>
      </w:ins>
      <w:ins w:id="283" w:author="Won Do Lee" w:date="2023-01-17T22:18:00Z">
        <w:r w:rsidR="00A93152" w:rsidRPr="00005E6E">
          <w:t>of</w:t>
        </w:r>
      </w:ins>
      <w:ins w:id="284" w:author="Won Do Lee" w:date="2023-01-17T22:17:00Z">
        <w:r w:rsidR="00A93152" w:rsidRPr="00005E6E">
          <w:t xml:space="preserve"> </w:t>
        </w:r>
      </w:ins>
      <w:ins w:id="285" w:author="Won Do Lee" w:date="2023-01-17T22:18:00Z">
        <w:r w:rsidR="00A93152" w:rsidRPr="00005E6E">
          <w:t xml:space="preserve">the </w:t>
        </w:r>
      </w:ins>
      <w:ins w:id="286" w:author="Won Do Lee" w:date="2023-01-17T22:17:00Z">
        <w:r w:rsidR="00A93152" w:rsidRPr="00005E6E">
          <w:t>lockdown</w:t>
        </w:r>
      </w:ins>
      <w:del w:id="287"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8" w:author="Won Do Lee" w:date="2023-01-12T23:54:00Z"/>
        </w:rPr>
      </w:pPr>
      <w:ins w:id="289" w:author="Won Do Lee" w:date="2023-01-15T23:10:00Z">
        <w:r w:rsidRPr="00005E6E">
          <w:t>What makes</w:t>
        </w:r>
      </w:ins>
      <w:ins w:id="290" w:author="Won Do Lee" w:date="2023-01-17T23:21:00Z">
        <w:r w:rsidR="0054616D" w:rsidRPr="00005E6E">
          <w:t xml:space="preserve"> </w:t>
        </w:r>
      </w:ins>
      <w:ins w:id="291" w:author="Won Do Lee" w:date="2023-01-15T23:10:00Z">
        <w:r w:rsidRPr="00005E6E">
          <w:t xml:space="preserve">disparities in mobility recovery trends </w:t>
        </w:r>
      </w:ins>
      <w:ins w:id="292" w:author="Won Do Lee" w:date="2023-01-17T23:21:00Z">
        <w:r w:rsidR="0054616D" w:rsidRPr="00005E6E">
          <w:t>in lockdown phases</w:t>
        </w:r>
      </w:ins>
      <w:ins w:id="293" w:author="Won Do Lee" w:date="2023-01-15T23:10:00Z">
        <w:r w:rsidRPr="00005E6E">
          <w:t>?</w:t>
        </w:r>
      </w:ins>
    </w:p>
    <w:p w14:paraId="47E6E288" w14:textId="77777777" w:rsidR="007B5830" w:rsidRPr="00005E6E" w:rsidRDefault="007B5830" w:rsidP="000F3486">
      <w:pPr>
        <w:pStyle w:val="ListParagraph"/>
        <w:numPr>
          <w:ilvl w:val="0"/>
          <w:numId w:val="50"/>
        </w:numPr>
        <w:rPr>
          <w:ins w:id="294" w:author="Won Do Lee" w:date="2023-01-15T23:10:00Z"/>
        </w:rPr>
      </w:pPr>
    </w:p>
    <w:p w14:paraId="45147D13" w14:textId="4F4D4962" w:rsidR="0030248F" w:rsidRPr="00005E6E" w:rsidDel="008D18A3" w:rsidRDefault="00442A4C" w:rsidP="000F3486">
      <w:pPr>
        <w:pStyle w:val="ListParagraph"/>
        <w:numPr>
          <w:ilvl w:val="0"/>
          <w:numId w:val="50"/>
        </w:numPr>
        <w:rPr>
          <w:del w:id="295" w:author="Won Do Lee" w:date="2023-01-15T23:11:00Z"/>
        </w:rPr>
      </w:pPr>
      <w:del w:id="296" w:author="Won Do Lee" w:date="2023-01-12T23:06:00Z">
        <w:r w:rsidRPr="00005E6E" w:rsidDel="00C1521F">
          <w:delText>How and to</w:delText>
        </w:r>
      </w:del>
      <w:ins w:id="297" w:author="Won Do Lee" w:date="2023-01-12T23:56:00Z">
        <w:r w:rsidR="0050027F" w:rsidRPr="00005E6E">
          <w:t>Does</w:t>
        </w:r>
      </w:ins>
      <w:del w:id="298"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299" w:author="Won Do Lee" w:date="2023-01-19T23:19:00Z">
        <w:r w:rsidR="008A42EC" w:rsidRPr="00005E6E" w:rsidDel="001E7E1F">
          <w:delText xml:space="preserve">and demographic </w:delText>
        </w:r>
        <w:r w:rsidR="00B032C4" w:rsidRPr="00005E6E" w:rsidDel="001E7E1F">
          <w:delText>factors</w:delText>
        </w:r>
      </w:del>
      <w:ins w:id="300" w:author="Won Do Lee" w:date="2023-01-19T23:19:00Z">
        <w:r w:rsidR="001E7E1F" w:rsidRPr="00005E6E">
          <w:t>status</w:t>
        </w:r>
      </w:ins>
      <w:r w:rsidR="005E01AD" w:rsidRPr="00005E6E">
        <w:t xml:space="preserve"> </w:t>
      </w:r>
      <w:del w:id="301" w:author="Won Do Lee" w:date="2023-01-12T23:56:00Z">
        <w:r w:rsidR="005E01AD" w:rsidRPr="00005E6E" w:rsidDel="0050027F">
          <w:delText xml:space="preserve">that </w:delText>
        </w:r>
      </w:del>
      <w:del w:id="302" w:author="Won Do Lee" w:date="2023-01-12T23:07:00Z">
        <w:r w:rsidR="005E01AD" w:rsidRPr="00005E6E" w:rsidDel="00C1521F">
          <w:delText>influence</w:delText>
        </w:r>
        <w:r w:rsidR="00BA0B43" w:rsidRPr="00005E6E" w:rsidDel="00C1521F">
          <w:delText xml:space="preserve"> </w:delText>
        </w:r>
      </w:del>
      <w:ins w:id="303" w:author="Won Do Lee" w:date="2023-01-17T22:18:00Z">
        <w:r w:rsidR="00A93152" w:rsidRPr="00005E6E">
          <w:t>associated with</w:t>
        </w:r>
      </w:ins>
      <w:ins w:id="304" w:author="Won Do Lee" w:date="2023-01-12T23:07:00Z">
        <w:r w:rsidR="00C1521F" w:rsidRPr="00005E6E">
          <w:t xml:space="preserve"> </w:t>
        </w:r>
      </w:ins>
      <w:del w:id="305" w:author="Won Do Lee" w:date="2023-01-12T23:07:00Z">
        <w:r w:rsidR="002A1C37" w:rsidRPr="00005E6E" w:rsidDel="00C1521F">
          <w:delText>change in mobility</w:delText>
        </w:r>
      </w:del>
      <w:ins w:id="306" w:author="Won Do Lee" w:date="2023-01-13T00:05:00Z">
        <w:r w:rsidR="0050027F" w:rsidRPr="00005E6E">
          <w:t>trajectories of mobility reduction</w:t>
        </w:r>
      </w:ins>
      <w:del w:id="307" w:author="Won Do Lee" w:date="2023-01-13T00:05:00Z">
        <w:r w:rsidR="002A1C37" w:rsidRPr="00005E6E" w:rsidDel="0050027F">
          <w:delText xml:space="preserve"> levels</w:delText>
        </w:r>
      </w:del>
      <w:ins w:id="308" w:author="Won Do Lee" w:date="2023-01-12T23:08:00Z">
        <w:r w:rsidR="00C1521F" w:rsidRPr="00005E6E">
          <w:t xml:space="preserve"> throughout </w:t>
        </w:r>
      </w:ins>
      <w:ins w:id="309" w:author="Won Do Lee" w:date="2023-01-17T22:18:00Z">
        <w:r w:rsidR="00A93152" w:rsidRPr="00005E6E">
          <w:t>the</w:t>
        </w:r>
      </w:ins>
      <w:ins w:id="310" w:author="Won Do Lee" w:date="2023-01-12T23:08:00Z">
        <w:r w:rsidR="00C1521F" w:rsidRPr="00005E6E">
          <w:t xml:space="preserve"> lockdown</w:t>
        </w:r>
      </w:ins>
      <w:r w:rsidR="00EC7209" w:rsidRPr="00005E6E">
        <w:t>?</w:t>
      </w:r>
      <w:commentRangeEnd w:id="274"/>
      <w:r w:rsidR="0054616D" w:rsidRPr="00005E6E">
        <w:rPr>
          <w:rStyle w:val="CommentReference"/>
        </w:rPr>
        <w:commentReference w:id="274"/>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99"/>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1" w:author="Won Do Lee" w:date="2023-01-17T22:19:00Z">
        <w:r w:rsidR="004B2B18" w:rsidRPr="00005E6E" w:rsidDel="00A93152">
          <w:delText xml:space="preserve">to </w:delText>
        </w:r>
        <w:r w:rsidR="00F358F2" w:rsidRPr="00005E6E" w:rsidDel="00A93152">
          <w:delText>assess</w:delText>
        </w:r>
      </w:del>
      <w:ins w:id="312"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3" w:author="Won Do Lee" w:date="2023-01-17T21:33:00Z">
        <w:r w:rsidRPr="00005E6E" w:rsidDel="00751A98">
          <w:delText xml:space="preserve">focused </w:delText>
        </w:r>
        <w:r w:rsidR="00C66077" w:rsidRPr="00005E6E" w:rsidDel="00751A98">
          <w:delText>on</w:delText>
        </w:r>
      </w:del>
      <w:ins w:id="314" w:author="Won Do Lee" w:date="2023-01-17T21:33:00Z">
        <w:r w:rsidR="00751A98" w:rsidRPr="00005E6E">
          <w:t>examined</w:t>
        </w:r>
      </w:ins>
      <w:r w:rsidR="00C66077" w:rsidRPr="00005E6E">
        <w:t xml:space="preserve"> </w:t>
      </w:r>
      <w:del w:id="315" w:author="Won Do Lee" w:date="2023-01-17T21:33:00Z">
        <w:r w:rsidR="00774267" w:rsidRPr="00005E6E" w:rsidDel="00751A98">
          <w:delText xml:space="preserve">the reduction </w:delText>
        </w:r>
        <w:r w:rsidRPr="00005E6E" w:rsidDel="00751A98">
          <w:delText>in mobility</w:delText>
        </w:r>
      </w:del>
      <w:ins w:id="316" w:author="Won Do Lee" w:date="2023-01-17T21:33:00Z">
        <w:r w:rsidR="00751A98" w:rsidRPr="00005E6E">
          <w:t xml:space="preserve">V-shaped mobility </w:t>
        </w:r>
      </w:ins>
      <w:ins w:id="317" w:author="Won Do Lee" w:date="2023-01-17T23:24:00Z">
        <w:r w:rsidR="0054616D" w:rsidRPr="00005E6E">
          <w:t xml:space="preserve">trends </w:t>
        </w:r>
      </w:ins>
      <w:ins w:id="318" w:author="Won Do Lee" w:date="2023-01-17T23:25:00Z">
        <w:r w:rsidR="0054616D" w:rsidRPr="00005E6E">
          <w:t xml:space="preserve">in the early stage of COVID-19 pandemic </w:t>
        </w:r>
      </w:ins>
      <w:ins w:id="319" w:author="Won Do Lee" w:date="2023-01-17T21:33:00Z">
        <w:r w:rsidR="00751A98" w:rsidRPr="00005E6E">
          <w:t xml:space="preserve">to reveal </w:t>
        </w:r>
      </w:ins>
      <w:ins w:id="320" w:author="Won Do Lee" w:date="2023-01-17T23:25:00Z">
        <w:r w:rsidR="0054616D" w:rsidRPr="00005E6E">
          <w:t xml:space="preserve">substantial </w:t>
        </w:r>
      </w:ins>
      <w:ins w:id="321" w:author="Won Do Lee" w:date="2023-01-17T21:33:00Z">
        <w:r w:rsidR="00751A98" w:rsidRPr="00005E6E">
          <w:t xml:space="preserve">changes in people’s </w:t>
        </w:r>
      </w:ins>
      <w:ins w:id="322" w:author="Won Do Lee" w:date="2023-01-17T21:34:00Z">
        <w:r w:rsidR="00751A98" w:rsidRPr="00005E6E">
          <w:t xml:space="preserve">mobility and travel behaviours </w:t>
        </w:r>
      </w:ins>
      <w:del w:id="323" w:author="Won Do Lee" w:date="2023-01-17T21:33:00Z">
        <w:r w:rsidR="0026581D" w:rsidRPr="00005E6E" w:rsidDel="00751A98">
          <w:delText xml:space="preserve"> with </w:delText>
        </w:r>
      </w:del>
      <w:del w:id="324" w:author="Won Do Lee" w:date="2023-01-17T21:34:00Z">
        <w:r w:rsidR="0026581D" w:rsidRPr="00005E6E" w:rsidDel="00751A98">
          <w:delText xml:space="preserve">people’s </w:delText>
        </w:r>
        <w:r w:rsidRPr="00005E6E" w:rsidDel="00751A98">
          <w:delText xml:space="preserve">attitudes and perceptions </w:delText>
        </w:r>
      </w:del>
      <w:del w:id="325"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6" w:author="Won Do Lee" w:date="2023-01-17T21:34:00Z">
        <w:r w:rsidR="00751A98" w:rsidRPr="00005E6E">
          <w:t xml:space="preserve">with the support of </w:t>
        </w:r>
      </w:ins>
      <w:del w:id="327"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8"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29" w:author="Won Do Lee" w:date="2023-01-17T23:27:00Z">
        <w:r w:rsidR="0054616D" w:rsidRPr="00005E6E">
          <w:t xml:space="preserve">people’s </w:t>
        </w:r>
      </w:ins>
      <w:r w:rsidRPr="00005E6E">
        <w:t xml:space="preserve">mobility </w:t>
      </w:r>
      <w:del w:id="330" w:author="Won Do Lee" w:date="2023-01-17T23:27:00Z">
        <w:r w:rsidRPr="00005E6E" w:rsidDel="0054616D">
          <w:delText xml:space="preserve">in physical space </w:delText>
        </w:r>
      </w:del>
      <w:r w:rsidRPr="00005E6E">
        <w:t xml:space="preserve">dropped </w:t>
      </w:r>
      <w:ins w:id="331" w:author="Won Do Lee" w:date="2023-01-17T23:27:00Z">
        <w:r w:rsidR="0054616D" w:rsidRPr="00005E6E">
          <w:t>instantly</w:t>
        </w:r>
      </w:ins>
      <w:del w:id="332" w:author="Won Do Lee" w:date="2023-01-17T23:27:00Z">
        <w:r w:rsidRPr="00005E6E" w:rsidDel="0054616D">
          <w:delText>significantly</w:delText>
        </w:r>
      </w:del>
      <w:ins w:id="333" w:author="Won Do Lee" w:date="2023-01-17T23:26:00Z">
        <w:r w:rsidR="0054616D" w:rsidRPr="00005E6E">
          <w:t xml:space="preserve"> </w:t>
        </w:r>
      </w:ins>
      <w:ins w:id="334" w:author="Won Do Lee" w:date="2023-01-17T23:27:00Z">
        <w:r w:rsidR="0054616D" w:rsidRPr="00005E6E">
          <w:t xml:space="preserve">but </w:t>
        </w:r>
      </w:ins>
      <w:ins w:id="335" w:author="Won Do Lee" w:date="2023-01-17T23:26:00Z">
        <w:r w:rsidR="0054616D" w:rsidRPr="00005E6E">
          <w:t>recover</w:t>
        </w:r>
      </w:ins>
      <w:ins w:id="336" w:author="Won Do Lee" w:date="2023-01-17T23:27:00Z">
        <w:r w:rsidR="0054616D" w:rsidRPr="00005E6E">
          <w:t>ed rapidly</w:t>
        </w:r>
      </w:ins>
      <w:ins w:id="337" w:author="Won Do Lee" w:date="2023-01-17T23:28:00Z">
        <w:r w:rsidR="0054616D" w:rsidRPr="00005E6E">
          <w:t xml:space="preserve"> </w:t>
        </w:r>
      </w:ins>
      <w:ins w:id="338" w:author="Won Do Lee" w:date="2023-01-17T23:30:00Z">
        <w:r w:rsidR="0054616D" w:rsidRPr="00005E6E">
          <w:t>based on longitudinal data analysis</w:t>
        </w:r>
      </w:ins>
      <w:ins w:id="339" w:author="Won Do Lee" w:date="2023-01-17T23:26:00Z">
        <w:r w:rsidR="0054616D" w:rsidRPr="00005E6E">
          <w:t xml:space="preserve"> </w:t>
        </w:r>
      </w:ins>
      <w:ins w:id="340" w:author="Won Do Lee" w:date="2023-01-17T23:31:00Z">
        <w:r w:rsidR="0054616D" w:rsidRPr="00005E6E">
          <w:t>following longer than a year following the onset of the COVID-19 p</w:t>
        </w:r>
      </w:ins>
      <w:ins w:id="341" w:author="Won Do Lee" w:date="2023-01-17T23:32:00Z">
        <w:r w:rsidR="0054616D" w:rsidRPr="00005E6E">
          <w:t xml:space="preserve">andemic </w:t>
        </w:r>
      </w:ins>
      <w:del w:id="342"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3" w:author="Won Do Lee" w:date="2023-01-17T21:37:00Z">
        <w:r w:rsidR="00751A98" w:rsidRPr="00005E6E">
          <w:t xml:space="preserve"> </w:t>
        </w:r>
      </w:ins>
      <w:commentRangeStart w:id="344"/>
      <w:del w:id="345"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6"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4"/>
      <w:r w:rsidR="0054616D" w:rsidRPr="00005E6E">
        <w:rPr>
          <w:rStyle w:val="CommentReference"/>
        </w:rPr>
        <w:commentReference w:id="344"/>
      </w:r>
    </w:p>
    <w:p w14:paraId="4CE4C561" w14:textId="0A5B9F75" w:rsidR="008D18A3" w:rsidRPr="005329A2" w:rsidDel="00C025AD" w:rsidRDefault="00BF526E" w:rsidP="000F3486">
      <w:pPr>
        <w:spacing w:after="240"/>
        <w:rPr>
          <w:del w:id="347"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8" w:author="Won Do Lee" w:date="2023-01-17T22:19:00Z">
        <w:r w:rsidR="00A61A0A" w:rsidRPr="00005E6E" w:rsidDel="00A93152">
          <w:delText xml:space="preserve">, in terms of </w:delText>
        </w:r>
      </w:del>
      <w:del w:id="349" w:author="Won Do Lee" w:date="2023-01-17T21:37:00Z">
        <w:r w:rsidR="00A61A0A" w:rsidRPr="00005E6E" w:rsidDel="00751A98">
          <w:delText>considerable decrease</w:delText>
        </w:r>
      </w:del>
      <w:del w:id="350"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 xml:space="preserve">(Beria &amp; Lunkar, 2021; Schlosser et al., 2020; Xiong, Hu, Yang, Luo, et </w:t>
      </w:r>
      <w:r w:rsidR="00376C66" w:rsidRPr="005329A2">
        <w:rPr>
          <w:lang w:val="nl-NL"/>
        </w:rPr>
        <w:lastRenderedPageBreak/>
        <w:t>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1" w:author="Won Do Lee" w:date="2023-01-17T22:20:00Z">
        <w:r w:rsidR="009C36A5" w:rsidRPr="00005E6E" w:rsidDel="00A93152">
          <w:delText>the use of</w:delText>
        </w:r>
      </w:del>
      <w:ins w:id="352"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3" w:author="Won Do Lee" w:date="2023-01-17T22:20:00Z">
        <w:r w:rsidR="008C3B80" w:rsidRPr="00005E6E" w:rsidDel="00A93152">
          <w:delText xml:space="preserve">and </w:delText>
        </w:r>
        <w:r w:rsidR="00BF72D9" w:rsidRPr="00005E6E" w:rsidDel="00A93152">
          <w:delText>tracking</w:delText>
        </w:r>
      </w:del>
      <w:ins w:id="354" w:author="Won Do Lee" w:date="2023-01-17T22:20:00Z">
        <w:r w:rsidR="00A93152" w:rsidRPr="00005E6E">
          <w:t>to g</w:t>
        </w:r>
      </w:ins>
      <w:ins w:id="355"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6" w:author="Won Do Lee" w:date="2023-01-17T22:20:00Z">
        <w:r w:rsidR="004271C9" w:rsidRPr="00005E6E" w:rsidDel="00A93152">
          <w:delText xml:space="preserve">are </w:delText>
        </w:r>
      </w:del>
      <w:ins w:id="357" w:author="Won Do Lee" w:date="2023-01-17T22:20:00Z">
        <w:r w:rsidR="00A93152" w:rsidRPr="00005E6E">
          <w:t xml:space="preserve">was very </w:t>
        </w:r>
      </w:ins>
      <w:r w:rsidR="001679A0" w:rsidRPr="00005E6E">
        <w:t>help</w:t>
      </w:r>
      <w:r w:rsidR="004271C9" w:rsidRPr="00005E6E">
        <w:t xml:space="preserve">ful </w:t>
      </w:r>
      <w:del w:id="358" w:author="Won Do Lee" w:date="2023-01-17T22:21:00Z">
        <w:r w:rsidR="004271C9" w:rsidRPr="00005E6E" w:rsidDel="00A93152">
          <w:delText>to</w:delText>
        </w:r>
      </w:del>
      <w:del w:id="359" w:author="Won Do Lee" w:date="2023-01-17T22:20:00Z">
        <w:r w:rsidR="004271C9" w:rsidRPr="00005E6E" w:rsidDel="00A93152">
          <w:delText xml:space="preserve"> </w:delText>
        </w:r>
        <w:r w:rsidR="00C869CA" w:rsidRPr="00005E6E" w:rsidDel="00A93152">
          <w:delText xml:space="preserve">investigate </w:delText>
        </w:r>
      </w:del>
      <w:ins w:id="360" w:author="Won Do Lee" w:date="2023-01-17T22:21:00Z">
        <w:r w:rsidR="00A93152" w:rsidRPr="00005E6E">
          <w:t>in evaluating</w:t>
        </w:r>
      </w:ins>
      <w:ins w:id="361"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2"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3" w:author="Won Do Lee" w:date="2023-01-17T22:21:00Z">
        <w:r w:rsidR="00A93152" w:rsidRPr="00005E6E">
          <w:t>dropped sharply</w:t>
        </w:r>
      </w:ins>
      <w:del w:id="364"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5" w:author="Won Do Lee" w:date="2023-01-19T22:52:00Z">
        <w:r w:rsidR="009E17EA" w:rsidRPr="00005E6E" w:rsidDel="00C025AD">
          <w:delText>in the early stage of the</w:delText>
        </w:r>
      </w:del>
      <w:ins w:id="366"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7"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8" w:author="Won Do Lee" w:date="2023-01-19T22:53:00Z">
        <w:r w:rsidR="00C025AD" w:rsidRPr="00005E6E">
          <w:t>lockdown phases</w:t>
        </w:r>
      </w:ins>
      <w:r w:rsidR="0079063F" w:rsidRPr="00005E6E">
        <w:t xml:space="preserve">. </w:t>
      </w:r>
      <w:del w:id="369" w:author="Won Do Lee" w:date="2023-01-12T23:58:00Z">
        <w:r w:rsidR="0079063F" w:rsidRPr="00005E6E" w:rsidDel="0050027F">
          <w:rPr>
            <w:i/>
            <w:iCs/>
          </w:rPr>
          <w:delText>Spontaneous mobility reduction</w:delText>
        </w:r>
      </w:del>
      <w:ins w:id="370"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1"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2" w:author="Won Do Lee" w:date="2023-01-17T22:21:00Z">
        <w:r w:rsidR="00A93152" w:rsidRPr="00005E6E">
          <w:t>ing</w:t>
        </w:r>
      </w:ins>
      <w:r w:rsidR="00831AF7" w:rsidRPr="00005E6E">
        <w:t xml:space="preserve"> on</w:t>
      </w:r>
      <w:r w:rsidR="00C17846" w:rsidRPr="00005E6E">
        <w:t xml:space="preserve"> the</w:t>
      </w:r>
      <w:ins w:id="373"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4" w:author="Won Do Lee" w:date="2023-01-17T22:21:00Z">
        <w:r w:rsidR="0079063F" w:rsidRPr="00005E6E" w:rsidDel="00A93152">
          <w:delText>people were going outside more while the coming months over the ease of</w:delText>
        </w:r>
      </w:del>
      <w:ins w:id="375" w:author="Won Do Lee" w:date="2023-01-17T22:21:00Z">
        <w:r w:rsidR="00A93152" w:rsidRPr="00005E6E">
          <w:t>that people we</w:t>
        </w:r>
      </w:ins>
      <w:ins w:id="376" w:author="Won Do Lee" w:date="2023-01-17T22:22:00Z">
        <w:r w:rsidR="00A93152" w:rsidRPr="00005E6E">
          <w:t>nt</w:t>
        </w:r>
      </w:ins>
      <w:ins w:id="377" w:author="Won Do Lee" w:date="2023-01-17T22:21:00Z">
        <w:r w:rsidR="00A93152" w:rsidRPr="00005E6E">
          <w:t xml:space="preserve"> outside more during the coming months </w:t>
        </w:r>
      </w:ins>
      <w:ins w:id="378"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79"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0" w:author="Won Do Lee" w:date="2023-01-15T23:31:00Z">
        <w:r w:rsidR="00E76D99" w:rsidRPr="00005E6E">
          <w:t xml:space="preserve">in </w:t>
        </w:r>
      </w:ins>
      <w:ins w:id="381" w:author="Won Do Lee" w:date="2023-01-17T23:33:00Z">
        <w:r w:rsidR="00A625FA" w:rsidRPr="00005E6E">
          <w:t xml:space="preserve">different phases </w:t>
        </w:r>
      </w:ins>
      <w:del w:id="382"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3" w:author="Won Do Lee" w:date="2023-01-17T23:33:00Z">
        <w:r w:rsidR="00A625FA" w:rsidRPr="00005E6E">
          <w:t xml:space="preserve">alongside </w:t>
        </w:r>
      </w:ins>
      <w:del w:id="384"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5"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6" w:author="Won Do Lee" w:date="2023-01-17T22:22:00Z">
        <w:r w:rsidR="00732755" w:rsidRPr="00005E6E" w:rsidDel="00A93152">
          <w:delText xml:space="preserve">that </w:delText>
        </w:r>
      </w:del>
      <w:del w:id="387"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8"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89"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0"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1"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2" w:author="Won Do Lee" w:date="2023-01-17T22:24:00Z">
        <w:r w:rsidR="00EA4F73" w:rsidRPr="00005E6E" w:rsidDel="00A93152">
          <w:rPr>
            <w:color w:val="000000" w:themeColor="text1"/>
          </w:rPr>
          <w:delText xml:space="preserve">, </w:delText>
        </w:r>
      </w:del>
      <w:del w:id="393" w:author="Won Do Lee" w:date="2023-01-17T22:23:00Z">
        <w:r w:rsidR="00CD60D4" w:rsidRPr="00005E6E" w:rsidDel="00A93152">
          <w:rPr>
            <w:color w:val="000000" w:themeColor="text1"/>
          </w:rPr>
          <w:delText>coping with pre and</w:delText>
        </w:r>
      </w:del>
      <w:ins w:id="394" w:author="Won Do Lee" w:date="2023-01-17T22:24:00Z">
        <w:r w:rsidR="00A93152" w:rsidRPr="00005E6E">
          <w:rPr>
            <w:color w:val="000000" w:themeColor="text1"/>
          </w:rPr>
          <w:t xml:space="preserve"> added on</w:t>
        </w:r>
      </w:ins>
      <w:ins w:id="395" w:author="Won Do Lee" w:date="2023-01-17T22:23:00Z">
        <w:r w:rsidR="00A93152" w:rsidRPr="00005E6E">
          <w:rPr>
            <w:color w:val="000000" w:themeColor="text1"/>
          </w:rPr>
          <w:t xml:space="preserve"> pre-pandemic and </w:t>
        </w:r>
      </w:ins>
      <w:del w:id="396"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7" w:author="Won Do Lee" w:date="2023-01-17T22:22:00Z">
        <w:r w:rsidR="00A93152" w:rsidRPr="00005E6E">
          <w:rPr>
            <w:color w:val="000000" w:themeColor="text1"/>
          </w:rPr>
          <w:t>s</w:t>
        </w:r>
      </w:ins>
      <w:r w:rsidR="00CD60D4" w:rsidRPr="00005E6E">
        <w:rPr>
          <w:color w:val="000000" w:themeColor="text1"/>
        </w:rPr>
        <w:t xml:space="preserve"> (i.e., ±2 months)</w:t>
      </w:r>
      <w:ins w:id="398"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1D539F62" w14:textId="77777777" w:rsidR="006B0717" w:rsidRDefault="006B0717">
      <w:pPr>
        <w:widowControl/>
        <w:wordWrap/>
        <w:autoSpaceDE/>
        <w:autoSpaceDN/>
        <w:spacing w:after="160" w:line="259" w:lineRule="auto"/>
        <w:rPr>
          <w:rFonts w:eastAsiaTheme="majorEastAsia"/>
          <w:b/>
          <w:bCs/>
          <w:sz w:val="36"/>
          <w:szCs w:val="36"/>
        </w:rPr>
      </w:pPr>
      <w:r>
        <w:br w:type="page"/>
      </w:r>
    </w:p>
    <w:p w14:paraId="3A4E030A" w14:textId="6472A5E8" w:rsidR="00E15888" w:rsidRPr="00005E6E" w:rsidRDefault="00A67560" w:rsidP="000F3486">
      <w:pPr>
        <w:pStyle w:val="Heading1"/>
      </w:pPr>
      <w:r w:rsidRPr="00005E6E">
        <w:lastRenderedPageBreak/>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1EAC1DD3" w:rsidR="00E27C5A" w:rsidRPr="00005E6E" w:rsidRDefault="00C025AD" w:rsidP="000F3486">
      <w:r w:rsidRPr="00005E6E">
        <w:t xml:space="preserve">Measuring </w:t>
      </w:r>
      <w:r w:rsidR="00860D28">
        <w:t xml:space="preserve">the change of </w:t>
      </w:r>
      <w:r w:rsidRPr="00005E6E">
        <w:t xml:space="preserve">mobility </w:t>
      </w:r>
      <w:r w:rsidR="00860D28">
        <w:t xml:space="preserve">levels over time provides insight into the effect of the pandemic on people’s daily behaviour and </w:t>
      </w:r>
      <w:r w:rsidR="00B615A7" w:rsidRPr="00005E6E">
        <w:t xml:space="preserve">compliance </w:t>
      </w:r>
      <w:r w:rsidR="00A93152" w:rsidRPr="00005E6E">
        <w:t xml:space="preserve">with </w:t>
      </w:r>
      <w:r w:rsidR="00B615A7" w:rsidRPr="00005E6E">
        <w:t xml:space="preserve">government-mandated </w:t>
      </w:r>
      <w:r w:rsidR="009A2595" w:rsidRPr="00005E6E">
        <w:t>lockdowns</w:t>
      </w:r>
      <w:r w:rsidR="00052EAC">
        <w:t xml:space="preserve"> </w:t>
      </w:r>
      <w:r w:rsidR="00052EAC" w:rsidRPr="00005E6E">
        <w:t>(Grantz et al., 2020; J. Kim &amp; Kwan, 2021; Kishore et al., 2020</w:t>
      </w:r>
      <w:r w:rsidR="00052EAC">
        <w:t>)</w:t>
      </w:r>
      <w:r w:rsidR="00B615A7" w:rsidRPr="00005E6E">
        <w:t>.</w:t>
      </w:r>
      <w:r w:rsidR="009D1131" w:rsidRPr="00005E6E">
        <w:t xml:space="preserve"> </w:t>
      </w:r>
      <w:r w:rsidR="00052EAC">
        <w:t>In this study w</w:t>
      </w:r>
      <w:r w:rsidR="00860D28">
        <w:t>e measure mobility levels using</w:t>
      </w:r>
      <w:r w:rsidR="00E27C5A" w:rsidRPr="00005E6E">
        <w:t xml:space="preserve"> </w:t>
      </w:r>
      <w:r w:rsidR="00903EE8" w:rsidRPr="00005E6E">
        <w:t xml:space="preserve">anonymised and aggregated GDPR-compliant </w:t>
      </w:r>
      <w:r w:rsidR="00860D28">
        <w:t>call detail reco</w:t>
      </w:r>
      <w:r w:rsidR="00052EAC">
        <w:t>r</w:t>
      </w:r>
      <w:r w:rsidR="00860D28">
        <w:t>ds (</w:t>
      </w:r>
      <w:r w:rsidR="00903EE8" w:rsidRPr="00005E6E">
        <w:t>CDRs</w:t>
      </w:r>
      <w:r w:rsidR="00052EAC">
        <w:t>)</w:t>
      </w:r>
      <w:r w:rsidR="00860D28">
        <w:t>.</w:t>
      </w:r>
      <w:r w:rsidR="00E27C5A" w:rsidRPr="00005E6E">
        <w:rPr>
          <w:rStyle w:val="FootnoteReference"/>
        </w:rPr>
        <w:footnoteReference w:id="4"/>
      </w:r>
      <w:r w:rsidR="00903EE8" w:rsidRPr="00005E6E">
        <w:t xml:space="preserve"> </w:t>
      </w:r>
      <w:r w:rsidR="00860D28">
        <w:t xml:space="preserve">More specifically, we deploy CDRs </w:t>
      </w:r>
      <w:r w:rsidR="00903EE8" w:rsidRPr="00005E6E">
        <w:t xml:space="preserve">for </w:t>
      </w:r>
      <w:r w:rsidR="00860D28">
        <w:t>over</w:t>
      </w:r>
      <w:r w:rsidRPr="00005E6E">
        <w:t xml:space="preserve"> one million </w:t>
      </w:r>
      <w:r w:rsidR="00903EE8" w:rsidRPr="00005E6E">
        <w:t>users</w:t>
      </w:r>
      <w:r w:rsidR="00860D28">
        <w:t xml:space="preserve"> in January-June 2020 </w:t>
      </w:r>
      <w:r w:rsidR="00E27C5A" w:rsidRPr="00005E6E">
        <w:t xml:space="preserve">to compute the daily median radius of gyration for users </w:t>
      </w:r>
      <w:r w:rsidR="00F324D2" w:rsidRPr="00005E6E">
        <w:t xml:space="preserve">in </w:t>
      </w:r>
      <w:r w:rsidR="00052EAC">
        <w:t>315</w:t>
      </w:r>
      <w:r w:rsidR="00E27C5A" w:rsidRPr="00005E6E">
        <w:t xml:space="preserve"> </w:t>
      </w:r>
      <w:r w:rsidR="00052EAC" w:rsidRPr="00A42EF7">
        <w:t xml:space="preserve">Lower Tier Local </w:t>
      </w:r>
      <w:r w:rsidR="00052EAC">
        <w:t>Authorit</w:t>
      </w:r>
      <w:r w:rsidR="00052EAC">
        <w:t>y</w:t>
      </w:r>
      <w:r w:rsidR="00052EAC" w:rsidRPr="00005E6E">
        <w:t xml:space="preserve"> </w:t>
      </w:r>
      <w:r w:rsidR="00052EAC">
        <w:t>(</w:t>
      </w:r>
      <w:r w:rsidR="00E27C5A" w:rsidRPr="00005E6E">
        <w:t>LTLA</w:t>
      </w:r>
      <w:r w:rsidR="00052EAC">
        <w:t>)</w:t>
      </w:r>
      <w:r w:rsidR="00E27C5A" w:rsidRPr="00005E6E">
        <w:t xml:space="preserve"> area</w:t>
      </w:r>
      <w:r w:rsidR="00052EAC">
        <w:t>s</w:t>
      </w:r>
      <w:r w:rsidR="00E27C5A" w:rsidRPr="00005E6E">
        <w:t xml:space="preserve"> in England</w:t>
      </w:r>
      <w:r w:rsidR="00052EAC">
        <w:t>.</w:t>
      </w:r>
      <w:r w:rsidR="00E27C5A" w:rsidRPr="00005E6E">
        <w:rPr>
          <w:rStyle w:val="FootnoteReference"/>
        </w:rPr>
        <w:footnoteReference w:id="5"/>
      </w:r>
      <w:r w:rsidR="00E27C5A" w:rsidRPr="00005E6E">
        <w:t xml:space="preserve"> </w:t>
      </w:r>
      <w:r w:rsidR="00052EAC">
        <w:t xml:space="preserve">LTLAs </w:t>
      </w:r>
      <w:r w:rsidR="00D30126">
        <w:t xml:space="preserve">correspond with Districts, Boroughs and City Councils and are the lowest level of government at which policies are developed and implemented in England.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the timestamp</w:t>
      </w:r>
      <w:r w:rsidR="00052EAC">
        <w:t>s in</w:t>
      </w:r>
      <w:r w:rsidR="0061028D" w:rsidRPr="00005E6E">
        <w:t xml:space="preserve"> CDRs</w:t>
      </w:r>
      <w:r w:rsidR="00E27C5A" w:rsidRPr="00005E6E">
        <w:t xml:space="preserve">. </w:t>
      </w:r>
      <w:r w:rsidR="00D30126">
        <w:t>It</w:t>
      </w:r>
      <w:r w:rsidR="00E27C5A" w:rsidRPr="00005E6E">
        <w:t xml:space="preserve"> measures the </w:t>
      </w:r>
      <w:r w:rsidRPr="00005E6E">
        <w:t xml:space="preserve">spatial extent </w:t>
      </w:r>
      <w:r w:rsidR="00E27C5A" w:rsidRPr="00005E6E">
        <w:t xml:space="preserve">of </w:t>
      </w:r>
      <w:r w:rsidR="00D30126">
        <w:t xml:space="preserve">individuals’ </w:t>
      </w:r>
      <w:r w:rsidR="00E27C5A" w:rsidRPr="00005E6E">
        <w:t xml:space="preserve">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r w:rsidR="00A93152" w:rsidRPr="00005E6E">
        <w:t>r</w:t>
      </w:r>
      <w:r w:rsidR="00E27C5A" w:rsidRPr="00005E6E">
        <w:t>ough summation of the distance</w:t>
      </w:r>
      <w:r w:rsidR="00D30126">
        <w:t xml:space="preserve"> of each </w:t>
      </w:r>
      <w:r w:rsidR="00E27C5A" w:rsidRPr="00005E6E">
        <w:t>time</w:t>
      </w:r>
      <w:r w:rsidR="00667261" w:rsidRPr="00005E6E">
        <w:t>-</w:t>
      </w:r>
      <w:r w:rsidR="00E27C5A" w:rsidRPr="00005E6E">
        <w:t>stamped (</w:t>
      </w:r>
      <m:oMath>
        <m:r>
          <w:rPr>
            <w:rFonts w:ascii="Cambria Math" w:hAnsi="Cambria Math"/>
          </w:rPr>
          <m:t>t</m:t>
        </m:r>
      </m:oMath>
      <w:r w:rsidR="00E27C5A" w:rsidRPr="00005E6E">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t>where individual I is</w:t>
      </w:r>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D30126">
        <w:t>, which</w:t>
      </w:r>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t>.</w:t>
      </w:r>
      <w:r w:rsidR="00E27C5A" w:rsidRPr="00005E6E">
        <w:t xml:space="preserve">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6"/>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4E4637"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m:t>
                        </m:r>
                        <m:r>
                          <w:rPr>
                            <w:rFonts w:ascii="Cambria Math" w:hAnsi="Cambria Math"/>
                          </w:rPr>
                          <m: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r>
                                      <w:rPr>
                                        <w:rFonts w:ascii="Cambria Math" w:hAnsi="Cambria Math"/>
                                      </w:rPr>
                                      <m:t>,</m:t>
                                    </m:r>
                                    <m:r>
                                      <w:rPr>
                                        <w:rFonts w:ascii="Cambria Math" w:hAnsi="Cambria Math"/>
                                      </w:rPr>
                                      <m:t>d</m:t>
                                    </m:r>
                                    <m:r>
                                      <w:rPr>
                                        <w:rFonts w:ascii="Cambria Math" w:hAnsi="Cambria Math"/>
                                      </w:rPr>
                                      <m:t>,</m:t>
                                    </m:r>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m:t>
                                    </m:r>
                                    <m:r>
                                      <w:rPr>
                                        <w:rFonts w:ascii="Cambria Math" w:hAnsi="Cambria Math"/>
                                      </w:rPr>
                                      <m:t>,</m:t>
                                    </m:r>
                                    <m:r>
                                      <w:rPr>
                                        <w:rFonts w:ascii="Cambria Math" w:hAnsi="Cambria Math"/>
                                      </w:rPr>
                                      <m:t>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01FCC977" w:rsidR="00E27C5A" w:rsidRPr="00005E6E" w:rsidRDefault="00C025AD" w:rsidP="000F3486">
      <w:pPr>
        <w:spacing w:after="240"/>
      </w:pPr>
      <w:r w:rsidRPr="00005E6E">
        <w:t xml:space="preserve">This mobility metric </w:t>
      </w:r>
      <w:r w:rsidR="00D30126">
        <w:t xml:space="preserve">has been </w:t>
      </w:r>
      <w:r w:rsidRPr="00005E6E">
        <w:t xml:space="preserve">aggregated to present the </w:t>
      </w:r>
      <w:r w:rsidR="00232965" w:rsidRPr="00005E6E">
        <w:t xml:space="preserve">generalised </w:t>
      </w:r>
      <w:r w:rsidR="009D035A" w:rsidRPr="00005E6E">
        <w:t xml:space="preserve">mobility </w:t>
      </w:r>
      <w:r w:rsidR="002252F4" w:rsidRPr="00005E6E">
        <w:t>level</w:t>
      </w:r>
      <w:r w:rsidRPr="00005E6E">
        <w:t xml:space="preserve"> of each LTLA level in England. We </w:t>
      </w:r>
      <w:r w:rsidR="00D30126">
        <w:t xml:space="preserve">examine the </w:t>
      </w:r>
      <w:r w:rsidRPr="00005E6E">
        <w:t>trajector</w:t>
      </w:r>
      <w:r w:rsidR="00D30126">
        <w:t>y</w:t>
      </w:r>
      <w:r w:rsidR="00342895" w:rsidRPr="00005E6E">
        <w:t xml:space="preserve"> </w:t>
      </w:r>
      <w:r w:rsidR="006E036B" w:rsidRPr="00005E6E">
        <w:t xml:space="preserve">of </w:t>
      </w:r>
      <w:r w:rsidR="00D30126">
        <w:t xml:space="preserve">median </w:t>
      </w:r>
      <w:r w:rsidR="000E3592" w:rsidRPr="00005E6E">
        <w:t xml:space="preserve">mobility </w:t>
      </w:r>
      <w:r w:rsidR="00D30126">
        <w:t>for each LTLA</w:t>
      </w:r>
      <w:r w:rsidRPr="00005E6E">
        <w:t xml:space="preserve"> over time </w:t>
      </w:r>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D30126">
        <w:t xml:space="preserve"> who identified</w:t>
      </w:r>
      <w:r w:rsidR="003B6A74" w:rsidRPr="00005E6E">
        <w:t xml:space="preserve"> </w:t>
      </w:r>
      <w:r w:rsidR="00FF2830" w:rsidRPr="00005E6E">
        <w:t xml:space="preserve">Tuesday </w:t>
      </w:r>
      <w:r w:rsidR="00FB4497" w:rsidRPr="00005E6E">
        <w:t xml:space="preserve">3 </w:t>
      </w:r>
      <w:r w:rsidR="00FF2830" w:rsidRPr="00005E6E">
        <w:t>March</w:t>
      </w:r>
      <w:r w:rsidR="00D30126">
        <w:t xml:space="preserve"> as a robust reference day</w:t>
      </w:r>
      <w:r w:rsidR="00492C28" w:rsidRPr="00005E6E">
        <w:t>. Th</w:t>
      </w:r>
      <w:r w:rsidR="00D30126">
        <w:t xml:space="preserve">e authors </w:t>
      </w:r>
      <w:r w:rsidR="00492C28" w:rsidRPr="00005E6E">
        <w:t>va</w:t>
      </w:r>
      <w:r w:rsidR="00FF2830" w:rsidRPr="00005E6E">
        <w:t xml:space="preserve">lidated </w:t>
      </w:r>
      <w:r w:rsidR="00D30126">
        <w:t xml:space="preserve">their approach </w:t>
      </w:r>
      <w:r w:rsidR="009A0500" w:rsidRPr="00005E6E">
        <w:t>by conducting</w:t>
      </w:r>
      <w:r w:rsidR="003B6A74" w:rsidRPr="00005E6E">
        <w:t xml:space="preserve"> </w:t>
      </w:r>
      <w:r w:rsidR="00FF2830" w:rsidRPr="00005E6E">
        <w:t>the sensitivity analysis with an alternative reference period.</w:t>
      </w:r>
    </w:p>
    <w:p w14:paraId="5B7DC97F" w14:textId="1017EEEE" w:rsidR="006E5761" w:rsidRPr="00005E6E" w:rsidRDefault="006B0717" w:rsidP="000F3486">
      <w:commentRangeStart w:id="399"/>
      <w:r>
        <w:t>A</w:t>
      </w:r>
      <w:commentRangeEnd w:id="399"/>
      <w:r>
        <w:rPr>
          <w:rStyle w:val="CommentReference"/>
        </w:rPr>
        <w:commentReference w:id="399"/>
      </w:r>
      <w:r>
        <w:t xml:space="preserve"> wide range of contextual information on LTLAs have been collected from secondary data sources. Demographic and socioeconomic d</w:t>
      </w:r>
      <w:r w:rsidR="00B2290E" w:rsidRPr="00005E6E">
        <w:t>ata</w:t>
      </w:r>
      <w:r w:rsidR="00FE0AA6" w:rsidRPr="00005E6E">
        <w:t xml:space="preserve"> </w:t>
      </w:r>
      <w:r>
        <w:t xml:space="preserve">have been </w:t>
      </w:r>
      <w:r w:rsidR="007A39DE" w:rsidRPr="00005E6E">
        <w:t xml:space="preserve">retrieved </w:t>
      </w:r>
      <w:r w:rsidR="00F921D6" w:rsidRPr="00005E6E">
        <w:t>from the 2011 Census and other sources provide</w:t>
      </w:r>
      <w:r w:rsidR="00457138" w:rsidRPr="00005E6E">
        <w:t>d</w:t>
      </w:r>
      <w:r w:rsidR="00F921D6" w:rsidRPr="00005E6E">
        <w:t xml:space="preserve"> by the Office for National Statistics (ONS). We have aggregated data from the Lower Layer Super Output Area (LSOA) level to the LTLA area. </w:t>
      </w:r>
      <w:r w:rsidR="007D49CB" w:rsidRPr="00005E6E">
        <w:t xml:space="preserve">COVID-19 </w:t>
      </w:r>
      <w:r w:rsidR="00764F9A" w:rsidRPr="00005E6E">
        <w:t xml:space="preserve">metrics </w:t>
      </w:r>
      <w:r>
        <w:t xml:space="preserve">have been </w:t>
      </w:r>
      <w:r w:rsidR="009B64CF" w:rsidRPr="00005E6E">
        <w:t xml:space="preserve">retrieved </w:t>
      </w:r>
      <w:r w:rsidR="0043348F" w:rsidRPr="00005E6E">
        <w:t xml:space="preserve">from </w:t>
      </w:r>
      <w:r w:rsidR="00A93152" w:rsidRPr="00005E6E">
        <w:t xml:space="preserve">the </w:t>
      </w:r>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00457138"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29476B3E" w:rsidR="001701B4" w:rsidRPr="00005E6E" w:rsidRDefault="00C025AD" w:rsidP="000F3486">
      <w:r w:rsidRPr="00005E6E">
        <w:t xml:space="preserve">A clustering </w:t>
      </w:r>
      <w:r w:rsidR="00946307" w:rsidRPr="00005E6E">
        <w:t xml:space="preserve">analysis </w:t>
      </w:r>
      <w:r w:rsidRPr="00005E6E">
        <w:t>technique was used</w:t>
      </w:r>
      <w:r w:rsidR="00946307" w:rsidRPr="00005E6E">
        <w:t xml:space="preserve"> to </w:t>
      </w:r>
      <w:r w:rsidR="002C1561">
        <w:t xml:space="preserve">classify </w:t>
      </w:r>
      <w:r w:rsidR="008D77EB">
        <w:t xml:space="preserve">lower-tier </w:t>
      </w:r>
      <w:r w:rsidR="002C1561">
        <w:t>local authorities (</w:t>
      </w:r>
      <w:r w:rsidR="008D77EB">
        <w:t>LT</w:t>
      </w:r>
      <w:r w:rsidR="002C1561">
        <w:t>LAs)</w:t>
      </w:r>
      <w:r w:rsidR="000A0377" w:rsidRPr="00005E6E">
        <w:t xml:space="preserve"> </w:t>
      </w:r>
      <w:r w:rsidR="002C1561">
        <w:t xml:space="preserve">into a small number of groups with </w:t>
      </w:r>
      <w:r w:rsidR="000A0377">
        <w:t>similar trajectories</w:t>
      </w:r>
      <w:r w:rsidRPr="00005E6E">
        <w:t xml:space="preserve"> of mobility </w:t>
      </w:r>
      <w:r w:rsidR="002C1561">
        <w:t xml:space="preserve">during England’s first national </w:t>
      </w:r>
      <w:r w:rsidR="009B64CF" w:rsidRPr="00005E6E">
        <w:t>lockdown</w:t>
      </w:r>
      <w:r w:rsidRPr="00005E6E">
        <w:t xml:space="preserve"> </w:t>
      </w:r>
      <w:r w:rsidR="002C1561">
        <w:t>between</w:t>
      </w:r>
      <w:r w:rsidR="008D77EB">
        <w:t xml:space="preserve"> </w:t>
      </w:r>
      <w:r w:rsidR="007E5808" w:rsidRPr="00005E6E">
        <w:t xml:space="preserve">23 March </w:t>
      </w:r>
      <w:r w:rsidR="002C1561">
        <w:t>and</w:t>
      </w:r>
      <w:r w:rsidR="007E5808" w:rsidRPr="00005E6E">
        <w:t xml:space="preserve"> 11 May</w:t>
      </w:r>
      <w:r w:rsidR="0059560F" w:rsidRPr="00005E6E">
        <w:t xml:space="preserve"> 2020</w:t>
      </w:r>
      <w:r w:rsidR="009B64CF" w:rsidRPr="00005E6E">
        <w:t>)</w:t>
      </w:r>
      <w:r w:rsidR="00422CD4" w:rsidRPr="00005E6E">
        <w:t xml:space="preserve">. </w:t>
      </w:r>
      <w:r w:rsidR="002C1561">
        <w:t xml:space="preserve">To compute </w:t>
      </w:r>
      <w:r w:rsidR="008D77EB">
        <w:t xml:space="preserve">the </w:t>
      </w:r>
      <w:r w:rsidR="002C1561" w:rsidRPr="00005E6E">
        <w:t>optimal (warping) distance</w:t>
      </w:r>
      <w:r w:rsidR="008D77EB">
        <w:t>s among all</w:t>
      </w:r>
      <w:r w:rsidR="002C1561">
        <w:t xml:space="preserve"> </w:t>
      </w:r>
      <w:r w:rsidR="008D77EB">
        <w:t>LT</w:t>
      </w:r>
      <w:r w:rsidR="002C1561">
        <w:t xml:space="preserve">LA’s </w:t>
      </w:r>
      <w:r w:rsidR="002C1561" w:rsidRPr="00005E6E">
        <w:t>time-series</w:t>
      </w:r>
      <w:r w:rsidR="002C1561">
        <w:t>, we used the d</w:t>
      </w:r>
      <w:r w:rsidR="009C3227" w:rsidRPr="00005E6E">
        <w:t xml:space="preserve">ynamic time warping </w:t>
      </w:r>
      <w:r w:rsidR="00AD455F" w:rsidRPr="00005E6E">
        <w:t>(DTW)</w:t>
      </w:r>
      <w:r w:rsidR="00946307" w:rsidRPr="00005E6E">
        <w:t xml:space="preserve"> </w:t>
      </w:r>
      <w:r w:rsidR="0059560F" w:rsidRPr="00005E6E">
        <w:t xml:space="preserve">algorithm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8D77EB">
        <w:t>)</w:t>
      </w:r>
      <w:r w:rsidR="00946307" w:rsidRPr="00005E6E">
        <w:t>.</w:t>
      </w:r>
      <w:r w:rsidR="0059560F" w:rsidRPr="00005E6E">
        <w:t xml:space="preserve"> </w:t>
      </w:r>
      <w:r w:rsidR="002C1561">
        <w:t xml:space="preserve">This algorithm is </w:t>
      </w:r>
      <w:r w:rsidR="004D180E" w:rsidRPr="00005E6E">
        <w:t>widely</w:t>
      </w:r>
      <w:r w:rsidR="0059560F" w:rsidRPr="00005E6E">
        <w:t xml:space="preserve"> </w:t>
      </w:r>
      <w:r w:rsidR="00B77DAA" w:rsidRPr="00005E6E">
        <w:t xml:space="preserve">used </w:t>
      </w:r>
      <w:r w:rsidR="00FD3470" w:rsidRPr="00005E6E">
        <w:t>for</w:t>
      </w:r>
      <w:r w:rsidR="0059560F" w:rsidRPr="00005E6E">
        <w:t xml:space="preserve"> </w:t>
      </w:r>
      <w:r w:rsidR="007925CB" w:rsidRPr="00005E6E">
        <w:t xml:space="preserve">clustering </w:t>
      </w:r>
      <w:r w:rsidR="005C3C05" w:rsidRPr="00005E6E">
        <w:t>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2C1561">
        <w:t>b</w:t>
      </w:r>
      <w:r w:rsidR="002C1561" w:rsidRPr="00005E6E">
        <w:t xml:space="preserve">ecause </w:t>
      </w:r>
      <w:r w:rsidR="006C6F10" w:rsidRPr="00005E6E">
        <w:t xml:space="preserve">of </w:t>
      </w:r>
      <w:r w:rsidR="002C1561">
        <w:t>its</w:t>
      </w:r>
      <w:r w:rsidR="00B77DAA" w:rsidRPr="00005E6E">
        <w:t xml:space="preserve"> robustness</w:t>
      </w:r>
      <w:r w:rsidR="00953CDB" w:rsidRPr="00005E6E">
        <w:t xml:space="preserve"> </w:t>
      </w:r>
      <w:r w:rsidR="002C1561" w:rsidRPr="00005E6E">
        <w:t>compared to other conventional measures</w:t>
      </w:r>
      <w:r w:rsidR="002C1561"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Pr="00005E6E">
        <w:t xml:space="preserve">. </w:t>
      </w:r>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2C1561">
        <w:t xml:space="preserve">the </w:t>
      </w:r>
      <w:r w:rsidR="003C119A" w:rsidRPr="00005E6E">
        <w:t>D</w:t>
      </w:r>
      <w:r w:rsidR="00A50641" w:rsidRPr="00005E6E">
        <w:t xml:space="preserve">TW </w:t>
      </w:r>
      <w:r w:rsidR="005F5861" w:rsidRPr="00005E6E">
        <w:t xml:space="preserve">distance </w:t>
      </w:r>
      <w:r w:rsidR="00A50641" w:rsidRPr="00005E6E">
        <w:t xml:space="preserve">can be </w:t>
      </w:r>
      <w:r w:rsidR="007925CB"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1531B9BB"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8D77EB">
        <w:t>The</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56A1D56" w:rsidR="00A81082" w:rsidRPr="00005E6E" w:rsidRDefault="00F7070D" w:rsidP="000F3486">
      <w:r w:rsidRPr="00005E6E">
        <w:t xml:space="preserve">Hierarchical clustering </w:t>
      </w:r>
      <w:r w:rsidR="007925CB" w:rsidRPr="00005E6E">
        <w:t>methods</w:t>
      </w:r>
      <w:r w:rsidR="004D484C" w:rsidRPr="00005E6E">
        <w:t xml:space="preserve"> </w:t>
      </w:r>
      <w:r w:rsidR="001C0869">
        <w:t>have been</w:t>
      </w:r>
      <w:r w:rsidR="00BD1BAC" w:rsidRPr="00005E6E">
        <w:t xml:space="preserve"> </w:t>
      </w:r>
      <w:r w:rsidR="009A03FF" w:rsidRPr="00005E6E">
        <w:t xml:space="preserve">deployed to test </w:t>
      </w:r>
      <w:r w:rsidR="00A162FB">
        <w:t xml:space="preserve">the performance of </w:t>
      </w:r>
      <w:r w:rsidR="002A796B" w:rsidRPr="00005E6E">
        <w:t xml:space="preserve">different </w:t>
      </w:r>
      <w:r w:rsidR="009F6329" w:rsidRPr="00005E6E">
        <w:t>agglomerative hierarchical clustering algorithms</w:t>
      </w:r>
      <w:commentRangeStart w:id="400"/>
      <w:r w:rsidR="00A162FB" w:rsidRPr="00005E6E">
        <w:rPr>
          <w:rStyle w:val="FootnoteReference"/>
        </w:rPr>
        <w:footnoteReference w:id="7"/>
      </w:r>
      <w:commentRangeEnd w:id="400"/>
      <w:r w:rsidR="00A162FB">
        <w:rPr>
          <w:rStyle w:val="CommentReference"/>
        </w:rPr>
        <w:commentReference w:id="400"/>
      </w:r>
      <w:r w:rsidR="00EA32DA" w:rsidRPr="00005E6E">
        <w:t xml:space="preserve"> </w:t>
      </w:r>
      <w:r w:rsidR="001C0869">
        <w:t>on the</w:t>
      </w:r>
      <w:r w:rsidR="005B2F44" w:rsidRPr="00005E6E">
        <w:t xml:space="preserve"> </w:t>
      </w:r>
      <w:r w:rsidR="001C0869">
        <w:t xml:space="preserve">constructed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w:t>
      </w:r>
      <w:r w:rsidR="001C0869">
        <w:t xml:space="preserve">We have used the </w:t>
      </w:r>
      <w:r w:rsidR="001C0869" w:rsidRPr="00005E6E">
        <w:rPr>
          <w:i/>
          <w:iCs/>
        </w:rPr>
        <w:t>dtwclust</w:t>
      </w:r>
      <w:r w:rsidR="001C0869" w:rsidRPr="00005E6E">
        <w:t xml:space="preserve"> package for R</w:t>
      </w:r>
      <w:r w:rsidR="001C0869">
        <w:t xml:space="preserve"> to identify the optimal number of clusters within the [2,20] range with the help of the</w:t>
      </w:r>
      <w:r w:rsidR="00B371A0" w:rsidRPr="00005E6E">
        <w:t xml:space="preserve"> Silhouette index (</w:t>
      </w:r>
      <w:r w:rsidR="00B371A0" w:rsidRPr="00005E6E">
        <w:rPr>
          <w:i/>
          <w:iCs/>
        </w:rPr>
        <w:t>S</w:t>
      </w:r>
      <w:r w:rsidR="00A54AA0" w:rsidRPr="00005E6E">
        <w:rPr>
          <w:i/>
          <w:iCs/>
        </w:rPr>
        <w:t>il</w:t>
      </w:r>
      <w:r w:rsidR="00B371A0" w:rsidRPr="00005E6E">
        <w:t>)</w:t>
      </w:r>
      <w:r w:rsidR="001C0869">
        <w:t xml:space="preserve">. This has been identified as the best-performing </w:t>
      </w:r>
      <w:r w:rsidR="001C0869" w:rsidRPr="00005E6E">
        <w:t>cluster validity ind</w:t>
      </w:r>
      <w:r w:rsidR="001C0869">
        <w:t>ex (</w:t>
      </w:r>
      <w:r w:rsidR="00A81082" w:rsidRPr="00005E6E">
        <w:t>Arbelaitz</w:t>
      </w:r>
      <w:r w:rsidR="001C0869">
        <w:t>,</w:t>
      </w:r>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1C0869">
        <w:t>and de</w:t>
      </w:r>
      <w:r w:rsidR="0047355F">
        <w:t>picts</w:t>
      </w:r>
      <w:r w:rsidR="009C781C" w:rsidRPr="00005E6E">
        <w:t xml:space="preserve"> </w:t>
      </w:r>
      <w:r w:rsidR="006C0A9B" w:rsidRPr="00005E6E">
        <w:t xml:space="preserve">how close each </w:t>
      </w:r>
      <w:r w:rsidR="0047355F">
        <w:t xml:space="preserve">observation is to others </w:t>
      </w:r>
      <w:r w:rsidR="006C0A9B" w:rsidRPr="00005E6E">
        <w:t xml:space="preserve">in </w:t>
      </w:r>
      <w:r w:rsidR="0047355F">
        <w:t xml:space="preserve">the same </w:t>
      </w:r>
      <w:r w:rsidR="006C0A9B" w:rsidRPr="00005E6E">
        <w:t xml:space="preserve">cluster </w:t>
      </w:r>
      <w:r w:rsidR="00D22631" w:rsidRPr="00005E6E">
        <w:t>(i.e. intra-cluster</w:t>
      </w:r>
      <w:r w:rsidR="0047355F">
        <w:t xml:space="preserve"> distances</w:t>
      </w:r>
      <w:r w:rsidR="00D22631" w:rsidRPr="00005E6E">
        <w:t xml:space="preserve">) </w:t>
      </w:r>
      <w:r w:rsidR="00C404CC" w:rsidRPr="00005E6E">
        <w:t>by contrast t</w:t>
      </w:r>
      <w:r w:rsidR="006C0A9B" w:rsidRPr="00005E6E">
        <w:t xml:space="preserve">o </w:t>
      </w:r>
      <w:r w:rsidR="0047355F">
        <w:t xml:space="preserve">observations in </w:t>
      </w:r>
      <w:r w:rsidR="006C0A9B" w:rsidRPr="00005E6E">
        <w:t>the nearest cluster</w:t>
      </w:r>
      <w:r w:rsidR="00D22631" w:rsidRPr="00005E6E">
        <w:t xml:space="preserve"> (i.e. inter-cluster</w:t>
      </w:r>
      <w:r w:rsidR="0047355F">
        <w:t xml:space="preserve"> distances</w:t>
      </w:r>
      <w:r w:rsidR="00D22631" w:rsidRPr="00005E6E">
        <w:t>)</w:t>
      </w:r>
      <w:r w:rsidR="0047355F">
        <w:t xml:space="preserve">. </w:t>
      </w:r>
      <w:r w:rsidR="0047355F" w:rsidRPr="0047355F">
        <w:rPr>
          <w:i/>
          <w:iCs/>
        </w:rPr>
        <w:t>Sil</w:t>
      </w:r>
      <w:r w:rsidR="0047355F">
        <w:t xml:space="preserve"> values </w:t>
      </w:r>
      <w:r w:rsidR="00C025AD" w:rsidRPr="00005E6E">
        <w:t>range from -1 to +1</w:t>
      </w:r>
      <w:r w:rsidR="0047355F">
        <w:t xml:space="preserve">, with higher values </w:t>
      </w:r>
      <w:r w:rsidR="00C025AD" w:rsidRPr="00005E6E">
        <w:t>denot</w:t>
      </w:r>
      <w:r w:rsidR="0047355F">
        <w:t>ing better</w:t>
      </w:r>
      <w:r w:rsidR="00C025AD" w:rsidRPr="00005E6E">
        <w:t xml:space="preserve"> overall clustering quality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845459" w:rsidRPr="00005E6E">
        <w:t>.</w:t>
      </w:r>
      <w:r w:rsidR="00FD17AB" w:rsidRPr="00005E6E">
        <w:t xml:space="preserve"> </w:t>
      </w:r>
      <w:r w:rsidR="00561636">
        <w:t>If</w:t>
      </w:r>
      <w:r w:rsidR="00845459" w:rsidRPr="00005E6E">
        <w:t xml:space="preserve"> </w:t>
      </w:r>
      <w:r w:rsidR="008D77EB">
        <w:t>LTLA area</w:t>
      </w:r>
      <w:r w:rsidR="0050767D" w:rsidRPr="00005E6E">
        <w:t xml:space="preserve"> </w:t>
      </w:r>
      <m:oMath>
        <m:r>
          <w:rPr>
            <w:rFonts w:ascii="Cambria Math" w:eastAsia="Malgun Gothic" w:hAnsi="Cambria Math"/>
          </w:rPr>
          <m:t>l</m:t>
        </m:r>
      </m:oMath>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w:t>
      </w:r>
      <w:r w:rsidR="008D77EB">
        <w:t>:</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4E4637"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r>
                      <w:rPr>
                        <w:rFonts w:ascii="Cambria Math" w:hAnsi="Cambria Math"/>
                      </w:rPr>
                      <m:t>a</m:t>
                    </m:r>
                    <m:r>
                      <w:rPr>
                        <w:rFonts w:ascii="Cambria Math" w:hAnsi="Cambria Math"/>
                      </w:rPr>
                      <m:t>(</m:t>
                    </m:r>
                    <m:r>
                      <w:rPr>
                        <w:rFonts w:ascii="Cambria Math" w:hAnsi="Cambria Math"/>
                      </w:rPr>
                      <m:t>l</m:t>
                    </m:r>
                    <m:r>
                      <w:rPr>
                        <w:rFonts w:ascii="Cambria Math" w:hAnsi="Cambria Math"/>
                      </w:rPr>
                      <m:t>)</m:t>
                    </m:r>
                  </m:num>
                  <m:den>
                    <m:r>
                      <m:rPr>
                        <m:sty m:val="p"/>
                      </m:rPr>
                      <w:rPr>
                        <w:rFonts w:ascii="Cambria Math" w:hAnsi="Cambria Math"/>
                      </w:rPr>
                      <m:t>max⁡</m:t>
                    </m:r>
                    <m: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6E2838AC" w:rsidR="00780AC2" w:rsidRPr="00005E6E" w:rsidRDefault="00780AC2" w:rsidP="000F3486">
            <w:pPr>
              <w:jc w:val="center"/>
            </w:pPr>
            <w:r w:rsidRPr="00005E6E">
              <w:t>(3)</w:t>
            </w:r>
            <w:r w:rsidR="008D77EB">
              <w:t>,</w:t>
            </w:r>
          </w:p>
        </w:tc>
      </w:tr>
    </w:tbl>
    <w:p w14:paraId="2F6C98C4" w14:textId="77777777" w:rsidR="00B912C3" w:rsidRPr="00005E6E" w:rsidRDefault="00B912C3" w:rsidP="000F3486">
      <w:pPr>
        <w:rPr>
          <w:rFonts w:eastAsia="Malgun Gothic"/>
        </w:rPr>
      </w:pPr>
    </w:p>
    <w:p w14:paraId="4C3BE145" w14:textId="7E526BEF" w:rsidR="00B3020A" w:rsidRPr="00005E6E" w:rsidRDefault="0047355F" w:rsidP="000F3486">
      <w:pPr>
        <w:spacing w:after="240"/>
      </w:pPr>
      <w:r>
        <w:rPr>
          <w:rFonts w:eastAsia="Malgun Gothic"/>
        </w:rPr>
        <w:t>w</w:t>
      </w:r>
      <w:r w:rsidR="007840E5" w:rsidRPr="00005E6E">
        <w:rPr>
          <w:rFonts w:eastAsia="Malgun Gothic"/>
        </w:rPr>
        <w:t>here</w:t>
      </w:r>
      <m:oMath>
        <m:r>
          <w:rPr>
            <w:rFonts w:ascii="Cambria Math" w:eastAsia="Malgun Gothic" w:hAnsi="Cambria Math"/>
          </w:rPr>
          <m:t xml:space="preserve"> a</m:t>
        </m:r>
        <m:d>
          <m:dPr>
            <m:ctrlPr>
              <w:rPr>
                <w:rFonts w:ascii="Cambria Math" w:eastAsia="Malgun Gothic" w:hAnsi="Cambria Math"/>
                <w:i/>
              </w:rPr>
            </m:ctrlPr>
          </m:dPr>
          <m:e>
            <m:r>
              <w:rPr>
                <w:rFonts w:ascii="Cambria Math" w:eastAsia="Malgun Gothic" w:hAnsi="Cambria Math"/>
              </w:rPr>
              <m:t>l</m:t>
            </m:r>
          </m:e>
        </m:d>
      </m:oMath>
      <w:r w:rsidR="007840E5" w:rsidRPr="00005E6E">
        <w:rPr>
          <w:rFonts w:eastAsia="Malgun Gothic"/>
        </w:rPr>
        <w:t xml:space="preserve"> is the </w:t>
      </w:r>
      <w:r w:rsidR="00A54AA0" w:rsidRPr="00005E6E">
        <w:rPr>
          <w:rFonts w:eastAsia="Malgun Gothic"/>
        </w:rPr>
        <w:t xml:space="preserve">average distance between </w:t>
      </w:r>
      <m:oMath>
        <m:r>
          <w:rPr>
            <w:rFonts w:ascii="Cambria Math" w:hAnsi="Cambria Math"/>
          </w:rPr>
          <m:t>l</m:t>
        </m:r>
      </m:oMath>
      <w:r w:rsidR="00A54AA0" w:rsidRPr="00005E6E">
        <w:rPr>
          <w:rFonts w:eastAsia="Malgun Gothic"/>
        </w:rPr>
        <w:t xml:space="preserve"> to other LTLA areas in the same </w:t>
      </w:r>
      <w:r w:rsidR="00A54AA0" w:rsidRPr="00005E6E">
        <w:t xml:space="preserve">cluster </w:t>
      </w:r>
      <m:oMath>
        <m:r>
          <w:rPr>
            <w:rFonts w:ascii="Cambria Math" w:hAnsi="Cambria Math"/>
          </w:rPr>
          <m:t>K</m:t>
        </m:r>
      </m:oMath>
      <w:r w:rsidR="007840E5" w:rsidRPr="00005E6E">
        <w:rPr>
          <w:rFonts w:eastAsia="Malgun Gothic"/>
        </w:rPr>
        <w:t xml:space="preserve"> </w:t>
      </w:r>
      <w:r w:rsidR="008D77EB">
        <w:rPr>
          <w:rFonts w:eastAsia="Malgun Gothic"/>
        </w:rPr>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005E6E">
        <w:rPr>
          <w:rFonts w:eastAsia="Malgun Gothic"/>
        </w:rPr>
        <w:t xml:space="preserve"> is the</w:t>
      </w:r>
      <w:r w:rsidR="00A54AA0" w:rsidRPr="00005E6E">
        <w:rPr>
          <w:rFonts w:eastAsia="Malgun Gothic"/>
        </w:rPr>
        <w:t xml:space="preserve"> smallest average distance from </w:t>
      </w:r>
      <m:oMath>
        <m:r>
          <w:rPr>
            <w:rFonts w:ascii="Cambria Math" w:hAnsi="Cambria Math"/>
          </w:rPr>
          <m:t>l</m:t>
        </m:r>
      </m:oMath>
      <w:r w:rsidR="00A54AA0" w:rsidRPr="00005E6E">
        <w:rPr>
          <w:rFonts w:eastAsia="Malgun Gothic"/>
        </w:rPr>
        <w:t xml:space="preserve"> to other LTLA area(s) in the nearest cluster. </w:t>
      </w:r>
      <w:r w:rsidR="00561636">
        <w:rPr>
          <w:rFonts w:eastAsia="Malgun Gothic"/>
        </w:rPr>
        <w:t>A value for</w:t>
      </w:r>
      <w:r w:rsidR="00A54AA0" w:rsidRPr="00005E6E">
        <w:rPr>
          <w:rFonts w:eastAsia="Malgun Gothic"/>
        </w:rPr>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Malgun Gothic"/>
        </w:rPr>
        <w:t xml:space="preserve"> t</w:t>
      </w:r>
      <w:r w:rsidR="00561636">
        <w:rPr>
          <w:rFonts w:eastAsia="Malgun Gothic"/>
        </w:rPr>
        <w:t xml:space="preserve">hat is </w:t>
      </w:r>
      <w:r w:rsidR="00A54AA0" w:rsidRPr="00005E6E">
        <w:rPr>
          <w:rFonts w:eastAsia="Malgun Gothic"/>
        </w:rPr>
        <w:t>close to 1 require</w:t>
      </w:r>
      <w:r w:rsidR="00370B7B" w:rsidRPr="00005E6E">
        <w:rPr>
          <w:rFonts w:eastAsia="Malgun Gothic"/>
        </w:rPr>
        <w:t>s</w:t>
      </w:r>
      <w:r w:rsidR="00A54AA0" w:rsidRPr="00005E6E">
        <w:rPr>
          <w:rFonts w:eastAsia="Malgun Gothic"/>
        </w:rPr>
        <w:t xml:space="preserve"> </w:t>
      </w:r>
      <m:oMath>
        <m:r>
          <w:rPr>
            <w:rFonts w:ascii="Cambria Math" w:eastAsia="Malgun Gothic" w:hAnsi="Cambria Math"/>
          </w:rPr>
          <m:t>a</m:t>
        </m:r>
        <m:d>
          <m:dPr>
            <m:ctrlPr>
              <w:rPr>
                <w:rFonts w:ascii="Cambria Math" w:eastAsia="Malgun Gothic" w:hAnsi="Cambria Math"/>
                <w:i/>
              </w:rPr>
            </m:ctrlPr>
          </m:dPr>
          <m:e>
            <m:r>
              <w:rPr>
                <w:rFonts w:ascii="Cambria Math" w:eastAsia="Malgun Gothic" w:hAnsi="Cambria Math"/>
              </w:rPr>
              <m:t>l</m:t>
            </m:r>
          </m:e>
        </m:d>
        <m:r>
          <w:rPr>
            <w:rFonts w:ascii="Cambria Math" w:eastAsia="Malgun Gothic" w:hAnsi="Cambria Math"/>
          </w:rPr>
          <m:t>≪</m:t>
        </m:r>
      </m:oMath>
      <w:r w:rsidR="00A54AA0" w:rsidRPr="00005E6E">
        <w:rPr>
          <w:rFonts w:eastAsia="Malgun Gothic"/>
        </w:rPr>
        <w:t xml:space="preserve"> </w:t>
      </w:r>
      <m:oMath>
        <m:r>
          <w:rPr>
            <w:rFonts w:ascii="Cambria Math" w:eastAsia="Malgun Gothic" w:hAnsi="Cambria Math"/>
          </w:rPr>
          <m:t>b</m:t>
        </m:r>
        <m:d>
          <m:dPr>
            <m:ctrlPr>
              <w:rPr>
                <w:rFonts w:ascii="Cambria Math" w:eastAsia="Malgun Gothic" w:hAnsi="Cambria Math"/>
                <w:i/>
              </w:rPr>
            </m:ctrlPr>
          </m:dPr>
          <m:e>
            <m:r>
              <w:rPr>
                <w:rFonts w:ascii="Cambria Math" w:eastAsia="Malgun Gothic" w:hAnsi="Cambria Math"/>
              </w:rPr>
              <m:t>l</m:t>
            </m:r>
          </m:e>
        </m:d>
      </m:oMath>
      <w:r w:rsidR="00561636">
        <w:rPr>
          <w:rFonts w:eastAsia="Malgun Gothic"/>
        </w:rPr>
        <w:t>.</w:t>
      </w:r>
      <m:oMath>
        <m:r>
          <w:rPr>
            <w:rFonts w:ascii="Cambria Math" w:eastAsia="Malgun Gothic" w:hAnsi="Cambria Math"/>
          </w:rPr>
          <m:t xml:space="preserve"> </m:t>
        </m:r>
      </m:oMath>
      <w:r w:rsidR="00A54AA0" w:rsidRPr="00005E6E">
        <w:rPr>
          <w:rFonts w:eastAsia="Malgun Gothic"/>
        </w:rPr>
        <w:t xml:space="preserve"> </w:t>
      </w:r>
      <w:r w:rsidR="002F5A48" w:rsidRPr="00005E6E">
        <w:rPr>
          <w:rFonts w:eastAsia="Malgun Gothic"/>
        </w:rPr>
        <w:t>Thus, a</w:t>
      </w:r>
      <w:r w:rsidR="00A54AA0" w:rsidRPr="00005E6E">
        <w:rPr>
          <w:rFonts w:eastAsia="Malgun Gothic"/>
        </w:rPr>
        <w:t xml:space="preserve"> small value </w:t>
      </w:r>
      <w:r w:rsidR="00452A44" w:rsidRPr="00005E6E">
        <w:rPr>
          <w:rFonts w:eastAsia="Malgun Gothic"/>
        </w:rPr>
        <w:t xml:space="preserve">of </w:t>
      </w:r>
      <m:oMath>
        <m:r>
          <w:rPr>
            <w:rFonts w:ascii="Cambria Math" w:eastAsia="Malgun Gothic" w:hAnsi="Cambria Math"/>
          </w:rPr>
          <m:t>a</m:t>
        </m:r>
      </m:oMath>
      <w:r w:rsidR="00452A44" w:rsidRPr="00005E6E">
        <w:rPr>
          <w:rFonts w:eastAsia="Malgun Gothic"/>
        </w:rPr>
        <w:t xml:space="preserve"> </w:t>
      </w:r>
      <w:r w:rsidR="00A54AA0" w:rsidRPr="00005E6E">
        <w:rPr>
          <w:rFonts w:eastAsia="Malgun Gothic"/>
        </w:rPr>
        <w:t xml:space="preserve">means </w:t>
      </w:r>
      <w:r w:rsidR="00561636">
        <w:rPr>
          <w:rFonts w:eastAsia="Malgun Gothic"/>
        </w:rPr>
        <w:t xml:space="preserve">that the </w:t>
      </w:r>
      <w:r w:rsidR="00452A44" w:rsidRPr="00005E6E">
        <w:rPr>
          <w:rFonts w:eastAsia="Malgun Gothic"/>
        </w:rPr>
        <w:t>cluster analysis perform</w:t>
      </w:r>
      <w:r w:rsidR="00561636">
        <w:rPr>
          <w:rFonts w:eastAsia="Malgun Gothic"/>
        </w:rPr>
        <w:t>s</w:t>
      </w:r>
      <w:r w:rsidR="00452A44" w:rsidRPr="00005E6E">
        <w:rPr>
          <w:rFonts w:eastAsia="Malgun Gothic"/>
        </w:rPr>
        <w:t xml:space="preserve"> well</w:t>
      </w:r>
      <w:r w:rsidR="00A54AA0" w:rsidRPr="00005E6E">
        <w:rPr>
          <w:rFonts w:eastAsia="Malgun Gothic"/>
        </w:rPr>
        <w:t>.</w:t>
      </w:r>
    </w:p>
    <w:p w14:paraId="18D4855C" w14:textId="24B00729" w:rsidR="00F25F23" w:rsidRPr="00005E6E" w:rsidRDefault="00E70FCA" w:rsidP="000F3486">
      <w:pPr>
        <w:pStyle w:val="Heading3"/>
        <w:spacing w:after="240"/>
      </w:pPr>
      <w:r w:rsidRPr="00005E6E">
        <w:t>Classification model</w:t>
      </w:r>
    </w:p>
    <w:p w14:paraId="10FCF0DB" w14:textId="76911631" w:rsidR="00A30556" w:rsidRPr="00005E6E" w:rsidRDefault="00A30556" w:rsidP="000F3486">
      <w:r w:rsidRPr="00005E6E">
        <w:t>A penalised regression model is similar to linear regression</w:t>
      </w:r>
      <w:r w:rsidR="00C025AD" w:rsidRPr="00005E6E">
        <w:t xml:space="preserve"> but has </w:t>
      </w:r>
      <w:r w:rsidRPr="00005E6E">
        <w:t>an additional penalty term to constrain (or regularise) the estimated coefficients. It can reduce the variance and decrease sample error to help generalise</w:t>
      </w:r>
      <w:r w:rsidR="00561636">
        <w:t>d</w:t>
      </w:r>
      <w:r w:rsidRPr="00005E6E">
        <w:t xml:space="preserv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regression is a penalised regression model</w:t>
      </w:r>
      <w:r w:rsidR="00561636">
        <w:t>, originally</w:t>
      </w:r>
      <w:r w:rsidR="00381BB2" w:rsidRPr="00005E6E">
        <w:t xml:space="preserve"> proposed by Tibshirani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mathematical form, t</w:t>
      </w:r>
      <w:r w:rsidR="00DA6750" w:rsidRPr="00005E6E">
        <w:t>he penalised likelihood function is given by</w:t>
      </w:r>
      <w:r w:rsidR="00561636">
        <w:t>:</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4E4637"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m:t>
                    </m:r>
                    <m:r>
                      <w:rPr>
                        <w:rFonts w:ascii="Cambria Math" w:hAnsi="Cambria Math"/>
                      </w:rPr>
                      <m:t>=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602BD066"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w:t>
      </w:r>
      <w:r w:rsidR="00561636">
        <w:t>strong</w:t>
      </w:r>
      <w:r w:rsidR="00381BB2" w:rsidRPr="00005E6E">
        <w:t xml:space="preserve"> penalis</w:t>
      </w:r>
      <w:r w:rsidR="00561636">
        <w:t>ation of</w:t>
      </w:r>
      <w:r w:rsidR="008B7EBD" w:rsidRPr="00005E6E">
        <w:t xml:space="preserve"> </w:t>
      </w:r>
      <w:r w:rsidR="007A3FD8" w:rsidRPr="00005E6E">
        <w:t xml:space="preserve">the </w:t>
      </w:r>
      <w:r w:rsidR="007A66DF" w:rsidRPr="00005E6E">
        <w:t xml:space="preserve">sum of the </w:t>
      </w:r>
      <w:r w:rsidR="00381BB2" w:rsidRPr="00005E6E">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w:t>
      </w:r>
      <w:r w:rsidR="00561636">
        <w:t>setting what is known as</w:t>
      </w:r>
      <w:r w:rsidR="00C93EEB" w:rsidRPr="00005E6E">
        <w:t xml:space="preserv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561636">
        <w:t xml:space="preserve">Using this norm </w:t>
      </w:r>
      <w:r w:rsidR="007A3FD8" w:rsidRPr="00005E6E">
        <w:t>result</w:t>
      </w:r>
      <w:r w:rsidR="00561636">
        <w:t>s</w:t>
      </w:r>
      <w:r w:rsidR="007A3FD8" w:rsidRPr="00005E6E">
        <w:t xml:space="preserve"> in sparse models with </w:t>
      </w:r>
      <w:r w:rsidR="00A30556" w:rsidRPr="00005E6E">
        <w:t>the coefficient</w:t>
      </w:r>
      <w:r w:rsidR="00561636">
        <w:t>s</w:t>
      </w:r>
      <w:r w:rsidR="00A30556" w:rsidRPr="00005E6E">
        <w:t xml:space="preserve"> of unimportant </w:t>
      </w:r>
      <w:r w:rsidR="00561636">
        <w:t xml:space="preserve">variables tending </w:t>
      </w:r>
      <w:r w:rsidR="00A30556" w:rsidRPr="00005E6E">
        <w:t>towards zero</w:t>
      </w:r>
      <w:r w:rsidR="00EF5B07" w:rsidRPr="00005E6E">
        <w:t xml:space="preserve">, </w:t>
      </w:r>
      <w:r w:rsidR="00843E52" w:rsidRPr="00005E6E">
        <w:t xml:space="preserve">and </w:t>
      </w:r>
      <w:r w:rsidR="00561636">
        <w:t xml:space="preserve">increasing the likelihood of those variable to be </w:t>
      </w:r>
      <w:r w:rsidR="007A3FD8" w:rsidRPr="00005E6E">
        <w:t xml:space="preserve">eliminated </w:t>
      </w:r>
      <w:r w:rsidR="00561636">
        <w:t>from</w:t>
      </w:r>
      <w:r w:rsidR="00EF5B07" w:rsidRPr="00005E6E">
        <w:t xml:space="preserve">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7643894F"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561636">
        <w:t xml:space="preserve">If </w:t>
      </w:r>
      <m:oMath>
        <m:r>
          <w:rPr>
            <w:rFonts w:ascii="Cambria Math" w:hAnsi="Cambria Math"/>
          </w:rPr>
          <m:t>Y</m:t>
        </m:r>
      </m:oMath>
      <w:r w:rsidR="00A36C97" w:rsidRPr="00005E6E">
        <w:t xml:space="preserve"> has </w:t>
      </w:r>
      <w:r w:rsidR="00561636">
        <w:t xml:space="preserve">th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t>
      </w:r>
      <w:r w:rsidR="00561636">
        <w:t xml:space="preserve">as categories and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61636">
        <w:t xml:space="preserve"> is specified</w:t>
      </w:r>
      <w:r w:rsidR="005A3F2A" w:rsidRPr="00005E6E">
        <w:t xml:space="preserve">, </w:t>
      </w:r>
      <w:r w:rsidR="00BD3C6A" w:rsidRPr="00005E6E">
        <w:t>the</w:t>
      </w:r>
      <w:r w:rsidR="00561636">
        <w:t>n the</w:t>
      </w:r>
      <w:r w:rsidR="00BD3C6A" w:rsidRPr="00005E6E">
        <w:t xml:space="preserv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xml:space="preserve">. </w:t>
      </w:r>
      <w:commentRangeStart w:id="401"/>
      <w:r w:rsidR="00E17796" w:rsidRPr="00005E6E">
        <w:t>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commentRangeEnd w:id="401"/>
      <w:r w:rsidR="00561636">
        <w:rPr>
          <w:rStyle w:val="CommentReference"/>
        </w:rPr>
        <w:commentReference w:id="401"/>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4E4637"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num>
                    <m:den>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xml:space="preserve">,   </m:t>
              </m:r>
              <m:r>
                <w:rPr>
                  <w:rFonts w:ascii="Cambria Math" w:hAnsi="Cambria Math"/>
                </w:rPr>
                <m:t>k</m:t>
              </m:r>
              <m:r>
                <w:rPr>
                  <w:rFonts w:ascii="Cambria Math" w:hAnsi="Cambria Math"/>
                </w:rPr>
                <m:t>=</m:t>
              </m:r>
              <m:d>
                <m:dPr>
                  <m:begChr m:val="{"/>
                  <m:endChr m:val="}"/>
                  <m:ctrlPr>
                    <w:rPr>
                      <w:rFonts w:ascii="Cambria Math" w:hAnsi="Cambria Math"/>
                      <w:i/>
                    </w:rPr>
                  </m:ctrlPr>
                </m:dPr>
                <m:e>
                  <m:r>
                    <w:rPr>
                      <w:rFonts w:ascii="Cambria Math" w:hAnsi="Cambria Math"/>
                    </w:rPr>
                    <m:t xml:space="preserve">1, 2,…, </m:t>
                  </m:r>
                  <m:r>
                    <w:rPr>
                      <w:rFonts w:ascii="Cambria Math" w:hAnsi="Cambria Math"/>
                    </w:rPr>
                    <m:t>K</m:t>
                  </m:r>
                  <m:r>
                    <w:rPr>
                      <w:rFonts w:ascii="Cambria Math" w:hAnsi="Cambria Math"/>
                    </w:rPr>
                    <m:t>-</m:t>
                  </m:r>
                  <m:r>
                    <w:rPr>
                      <w:rFonts w:ascii="Cambria Math" w:hAnsi="Cambria Math"/>
                    </w:rPr>
                    <m:t>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4E4637" w:rsidP="000F3486">
            <w:pPr>
              <w:jc w:val="center"/>
            </w:pPr>
            <m:oMathPara>
              <m:oMath>
                <m:func>
                  <m:funcPr>
                    <m:ctrlPr>
                      <w:rPr>
                        <w:rFonts w:ascii="Cambria Math" w:hAnsi="Cambria Math"/>
                        <w:i/>
                      </w:rPr>
                    </m:ctrlPr>
                  </m:funcPr>
                  <m:fName>
                    <m:r>
                      <w:rPr>
                        <w:rFonts w:ascii="Cambria Math" w:hAnsi="Cambria Math"/>
                      </w:rPr>
                      <m:t>Pr</m:t>
                    </m:r>
                    <m:r>
                      <w:rPr>
                        <w:rFonts w:ascii="Cambria Math" w:hAnsi="Cambria Math"/>
                      </w:rPr>
                      <m:t xml:space="preserve"> </m:t>
                    </m:r>
                  </m:fName>
                  <m:e>
                    <m:d>
                      <m:dPr>
                        <m:ctrlPr>
                          <w:rPr>
                            <w:rFonts w:ascii="Cambria Math" w:hAnsi="Cambria Math"/>
                            <w:i/>
                          </w:rPr>
                        </m:ctrlPr>
                      </m:dPr>
                      <m:e>
                        <m:r>
                          <w:rPr>
                            <w:rFonts w:ascii="Cambria Math" w:hAnsi="Cambria Math"/>
                          </w:rPr>
                          <m:t>Y</m:t>
                        </m:r>
                        <m:r>
                          <w:rPr>
                            <w:rFonts w:ascii="Cambria Math" w:hAnsi="Cambria Math"/>
                          </w:rPr>
                          <m:t>=</m:t>
                        </m:r>
                        <m:r>
                          <w:rPr>
                            <w:rFonts w:ascii="Cambria Math" w:hAnsi="Cambria Math"/>
                          </w:rPr>
                          <m:t>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5D905463"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vector of coefficients</w:t>
      </w:r>
      <w:r w:rsidR="00860D28" w:rsidRPr="00860D28">
        <w:t xml:space="preserve"> </w:t>
      </w:r>
      <w:r w:rsidR="00860D28" w:rsidRPr="00005E6E">
        <w:t xml:space="preserve">corresponding to cluster </w:t>
      </w:r>
      <m:oMath>
        <m:r>
          <w:rPr>
            <w:rFonts w:ascii="Cambria Math" w:hAnsi="Cambria Math"/>
          </w:rPr>
          <m:t>k</m:t>
        </m:r>
      </m:oMath>
      <w:r w:rsidR="00A36C97"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w:t>
      </w:r>
      <m:oMath>
        <m:r>
          <w:rPr>
            <w:rFonts w:ascii="Cambria Math" w:hAnsi="Cambria Math"/>
          </w:rPr>
          <m:t>x</m:t>
        </m:r>
      </m:oMath>
      <w:r w:rsidR="00A36C97" w:rsidRPr="00005E6E">
        <w:t xml:space="preserve"> </w:t>
      </w:r>
      <w:r w:rsidR="00860D28">
        <w:t>denotes</w:t>
      </w:r>
      <w:r w:rsidR="00736F3B" w:rsidRPr="00005E6E">
        <w:t xml:space="preserve"> </w:t>
      </w:r>
      <w:r w:rsidR="001D702C" w:rsidRPr="00005E6E">
        <w:t>the</w:t>
      </w:r>
      <w:r w:rsidR="007C3CCC" w:rsidRPr="00005E6E">
        <w:t xml:space="preserve"> </w:t>
      </w:r>
      <w:r w:rsidR="00284AD6" w:rsidRPr="00005E6E">
        <w:t>predictor</w:t>
      </w:r>
      <w:r w:rsidR="00860D28">
        <w:t xml:space="preserve"> variable</w:t>
      </w:r>
      <w:r w:rsidR="00284AD6" w:rsidRPr="00005E6E">
        <w:t>s</w:t>
      </w:r>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60D28">
        <w:t>indicates</w:t>
      </w:r>
      <w:r w:rsidR="008153FF" w:rsidRPr="00005E6E">
        <w:t xml:space="preserve">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860D28">
        <w:t>If</w:t>
      </w:r>
      <w:r w:rsidR="001F5A7E" w:rsidRPr="00005E6E">
        <w:t xml:space="preserve"> </w:t>
      </w:r>
      <m:oMath>
        <m:r>
          <m:rPr>
            <m:sty m:val="b"/>
          </m:rPr>
          <w:rPr>
            <w:rFonts w:ascii="Cambria Math" w:hAnsi="Cambria Math"/>
          </w:rPr>
          <m:t>Y</m:t>
        </m:r>
      </m:oMath>
      <w:r w:rsidR="001F5A7E" w:rsidRPr="00005E6E">
        <w:t xml:space="preserve"> </w:t>
      </w:r>
      <w:r w:rsidR="00860D28">
        <w:t>is the</w:t>
      </w:r>
      <w:r w:rsidR="001F5A7E" w:rsidRPr="00005E6E">
        <w:t xml:space="preserve"> </w:t>
      </w:r>
      <m:oMath>
        <m:r>
          <w:rPr>
            <w:rFonts w:ascii="Cambria Math" w:hAnsi="Cambria Math"/>
          </w:rPr>
          <m:t>N×M</m:t>
        </m:r>
      </m:oMath>
      <w:r w:rsidR="001F5A7E" w:rsidRPr="00005E6E">
        <w:t xml:space="preserve"> indicator response </w:t>
      </w:r>
      <w:r w:rsidR="001F5A7E" w:rsidRPr="00005E6E">
        <w:lastRenderedPageBreak/>
        <w:t>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t>, then 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860D28">
        <w:t xml:space="preserve">will be </w:t>
      </w:r>
      <w:r w:rsidR="00EB6C2E" w:rsidRPr="00005E6E">
        <w:t>given by</w:t>
      </w:r>
      <w:r w:rsidR="00860D28">
        <w:t>:</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097BFFDE" w:rsidR="00375592" w:rsidRPr="00005E6E" w:rsidRDefault="00C91C07" w:rsidP="000F3486">
      <w:r w:rsidRPr="00005E6E">
        <w:t xml:space="preserve">Krishnapuram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to the log-likelihood function</w:t>
      </w:r>
      <w:r w:rsidR="00375592" w:rsidRPr="00005E6E">
        <w:t xml:space="preserve"> by replacing the 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as</w:t>
      </w:r>
      <w:r w:rsidR="00BC1D8E" w:rsidRPr="00005E6E">
        <w:t>:</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4E4637"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m:t>
                        </m:r>
                        <m:r>
                          <w:rPr>
                            <w:rFonts w:ascii="Cambria Math" w:hAnsi="Cambria Math"/>
                          </w:rPr>
                          <m:t>=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537568CF" w14:textId="630A07F8" w:rsidR="00A342F8" w:rsidRPr="00005E6E" w:rsidRDefault="006B164D" w:rsidP="00E20D63">
      <w:commentRangeStart w:id="402"/>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commentRangeEnd w:id="402"/>
      <w:r w:rsidR="00860D28">
        <w:rPr>
          <w:rStyle w:val="CommentReference"/>
        </w:rPr>
        <w:commentReference w:id="402"/>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r w:rsidR="001C69D8" w:rsidRPr="00005E6E">
        <w:rPr>
          <w:i/>
          <w:iCs/>
        </w:rPr>
        <w:t>glmnet</w:t>
      </w:r>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p>
    <w:p w14:paraId="3C3DC1B2" w14:textId="00EFFDAF" w:rsidR="00E15888" w:rsidRPr="00005E6E" w:rsidRDefault="003E03BE" w:rsidP="00E20D63">
      <w:pPr>
        <w:pStyle w:val="Heading1"/>
        <w:spacing w:before="240" w:after="240"/>
      </w:pPr>
      <w:bookmarkStart w:id="403" w:name="_Ref81342988"/>
      <w:r w:rsidRPr="00005E6E">
        <w:t>Results</w:t>
      </w:r>
      <w:bookmarkEnd w:id="403"/>
    </w:p>
    <w:p w14:paraId="1CEDC77C" w14:textId="1ADC9805" w:rsidR="00D60AD3" w:rsidRPr="00005E6E" w:rsidRDefault="00C025AD" w:rsidP="00E20D63">
      <w:pPr>
        <w:pStyle w:val="Heading2"/>
        <w:spacing w:after="240"/>
      </w:pPr>
      <w:r w:rsidRPr="00005E6E">
        <w:t>M</w:t>
      </w:r>
      <w:r w:rsidR="006E2E4C" w:rsidRPr="00005E6E">
        <w:t xml:space="preserve">obility </w:t>
      </w:r>
      <w:r w:rsidR="006B0717">
        <w:t>changes during England’s first national lockdown</w:t>
      </w:r>
    </w:p>
    <w:p w14:paraId="29B95B4F" w14:textId="0C339F23" w:rsidR="003A01FF" w:rsidRDefault="00B6031D" w:rsidP="000F3486">
      <w:pPr>
        <w:spacing w:after="240"/>
      </w:pPr>
      <w:r>
        <w:t>T</w:t>
      </w:r>
      <w:r w:rsidR="006B0717">
        <w:t xml:space="preserve">he </w:t>
      </w:r>
      <w:r>
        <w:t xml:space="preserve">average level of mobility </w:t>
      </w:r>
      <w:r w:rsidR="003A01FF">
        <w:t xml:space="preserve">in England as a whole </w:t>
      </w:r>
      <w:r>
        <w:t xml:space="preserve">changed according to a </w:t>
      </w:r>
      <w:r w:rsidR="003A01FF">
        <w:t>well-documented</w:t>
      </w:r>
      <w:r>
        <w:t xml:space="preserve"> </w:t>
      </w:r>
      <w:r w:rsidR="006B0717">
        <w:t xml:space="preserve">pattern </w:t>
      </w:r>
      <w:r>
        <w:t xml:space="preserve">during the early stage of the </w:t>
      </w:r>
      <w:r w:rsidR="003A01FF">
        <w:t xml:space="preserve">COVID-19 </w:t>
      </w:r>
      <w:r>
        <w:t xml:space="preserve">pandemic </w:t>
      </w:r>
      <w:r w:rsidR="006B0717">
        <w:t>(</w:t>
      </w:r>
      <w:r>
        <w:t>see, for instance, Lee et al., 2021).</w:t>
      </w:r>
      <w:r w:rsidR="00333761" w:rsidRPr="00005E6E">
        <w:t xml:space="preserve"> In</w:t>
      </w:r>
      <w:r w:rsidR="003A01FF">
        <w:t xml:space="preserve"> the first 3 weeks of</w:t>
      </w:r>
      <w:r w:rsidR="00333761" w:rsidRPr="00005E6E">
        <w:t xml:space="preserve"> </w:t>
      </w:r>
      <w:r w:rsidR="00530CDA" w:rsidRPr="00005E6E">
        <w:t>March 2020,</w:t>
      </w:r>
      <w:r w:rsidR="00BA13F6" w:rsidRPr="00005E6E">
        <w:t xml:space="preserve"> </w:t>
      </w:r>
      <w:r w:rsidR="003A4303" w:rsidRPr="00005E6E">
        <w:t xml:space="preserve">the average level of </w:t>
      </w:r>
      <w:r w:rsidR="00872D15" w:rsidRPr="00005E6E">
        <w:t xml:space="preserve">mobility </w:t>
      </w:r>
      <w:r w:rsidR="00530CDA" w:rsidRPr="00005E6E">
        <w:t>dropped</w:t>
      </w:r>
      <w:r w:rsidR="00872D15" w:rsidRPr="00005E6E">
        <w:t xml:space="preserve"> significantly </w:t>
      </w:r>
      <w:r w:rsidR="00333761" w:rsidRPr="00005E6E">
        <w:t xml:space="preserve">by about 50% </w:t>
      </w:r>
      <w:r>
        <w:t xml:space="preserve">compared to the pre-pandemic situation. </w:t>
      </w:r>
      <w:r w:rsidR="004E4054" w:rsidRPr="00005E6E">
        <w:t xml:space="preserve">Further reductions </w:t>
      </w:r>
      <w:r w:rsidR="003A01FF">
        <w:t xml:space="preserve">to less than </w:t>
      </w:r>
      <w:r w:rsidR="003A01FF" w:rsidRPr="00005E6E">
        <w:t>1km radial distance per day</w:t>
      </w:r>
      <w:r w:rsidR="003A01FF">
        <w:t xml:space="preserve"> </w:t>
      </w:r>
      <w:r>
        <w:t xml:space="preserve">occurred </w:t>
      </w:r>
      <w:r w:rsidR="003A01FF">
        <w:t>after</w:t>
      </w:r>
      <w:r w:rsidR="00787926" w:rsidRPr="00005E6E">
        <w:t xml:space="preserve"> </w:t>
      </w:r>
      <w:r w:rsidR="004E7C17" w:rsidRPr="00005E6E">
        <w:t>the first nationwide lockdown</w:t>
      </w:r>
      <w:r>
        <w:t xml:space="preserve"> commenced</w:t>
      </w:r>
      <w:r w:rsidR="003A01FF">
        <w:t xml:space="preserve"> </w:t>
      </w:r>
      <w:r w:rsidR="003A01FF" w:rsidRPr="00005E6E">
        <w:t>on 23 March 2020</w:t>
      </w:r>
      <w:r w:rsidR="00AD62C0" w:rsidRPr="00005E6E">
        <w:t xml:space="preserve">. </w:t>
      </w:r>
      <w:r w:rsidR="003A01FF">
        <w:t xml:space="preserve">The fact that most of the reduction occurred before the start of the lockdown reflects that the UK government instituted the nationwide lockdown relatively late compared to many other European countries, even though it had </w:t>
      </w:r>
      <w:r w:rsidR="003A01FF" w:rsidRPr="00005E6E">
        <w:t>encouraged people to start working from home and banned the mass gatherings and all unnecessary social contact</w:t>
      </w:r>
      <w:r w:rsidR="003A01FF">
        <w:t xml:space="preserve"> since mid-March</w:t>
      </w:r>
      <w:r w:rsidR="003A01FF" w:rsidRPr="00005E6E">
        <w:t xml:space="preserve"> </w:t>
      </w:r>
      <w:r w:rsidR="003A01FF" w:rsidRPr="00005E6E">
        <w:fldChar w:fldCharType="begin" w:fldLock="1"/>
      </w:r>
      <w:r w:rsidR="003A01FF"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3A01FF" w:rsidRPr="00005E6E">
        <w:fldChar w:fldCharType="separate"/>
      </w:r>
      <w:r w:rsidR="003A01FF" w:rsidRPr="00005E6E">
        <w:t>(Public Health England, 2020)</w:t>
      </w:r>
      <w:r w:rsidR="003A01FF" w:rsidRPr="00005E6E">
        <w:fldChar w:fldCharType="end"/>
      </w:r>
      <w:r w:rsidR="003A01FF">
        <w:t>. Nonetheless, mobility levels started to bounce back from later April onwards and therefore even before the lockdown was officially lifted.</w:t>
      </w:r>
    </w:p>
    <w:p w14:paraId="336CB112" w14:textId="14720243" w:rsidR="00A162FB" w:rsidRDefault="00A162FB" w:rsidP="000F3486">
      <w:pPr>
        <w:spacing w:after="240"/>
      </w:pPr>
      <w:r>
        <w:t>&lt;</w:t>
      </w:r>
      <w:r w:rsidRPr="00A162FB">
        <w:rPr>
          <w:i/>
          <w:iCs/>
        </w:rPr>
        <w:t>Figure 1 about here</w:t>
      </w:r>
      <w:r>
        <w:t>&gt;</w:t>
      </w:r>
    </w:p>
    <w:p w14:paraId="059138DB" w14:textId="710D9F30" w:rsidR="00720AC1" w:rsidRDefault="00720AC1" w:rsidP="00720AC1">
      <w:pPr>
        <w:spacing w:after="240"/>
      </w:pPr>
      <w:r>
        <w:t>Much less is known about variations around the mean trajectory in Figure across LTLA areas. That variation can be summarised into 4 broad patterns according to the cluster analysis.</w:t>
      </w:r>
      <w:r w:rsidR="001C0869">
        <w:t xml:space="preserve"> Figure 2 shows that the </w:t>
      </w:r>
      <w:r w:rsidR="00AF2179">
        <w:t>Silhouette Index is highest for the Ward method</w:t>
      </w:r>
      <w:r w:rsidR="00A162FB">
        <w:t>-</w:t>
      </w:r>
      <w:r w:rsidR="00AF2179">
        <w:t xml:space="preserve">1 algorithm and tends to peak at the values 4, 6 and 9. We have therefore selected 4 clusters </w:t>
      </w:r>
      <w:r w:rsidR="00A162FB">
        <w:t>with the Ward-1 algorithm as our preferred clustering solution</w:t>
      </w:r>
      <w:r w:rsidR="00E20D63">
        <w:t>.</w:t>
      </w:r>
      <w:r w:rsidR="00A162FB">
        <w:t xml:space="preserve"> </w:t>
      </w:r>
      <w:r w:rsidR="001C0869">
        <w:t xml:space="preserve"> </w:t>
      </w:r>
    </w:p>
    <w:p w14:paraId="3B9E49FB" w14:textId="0D6DF3BF" w:rsidR="00E20D63" w:rsidRDefault="00E20D63" w:rsidP="00E20D63">
      <w:pPr>
        <w:spacing w:after="240"/>
      </w:pPr>
      <w:r>
        <w:t>&lt;</w:t>
      </w:r>
      <w:r w:rsidRPr="00A162FB">
        <w:rPr>
          <w:i/>
          <w:iCs/>
        </w:rPr>
        <w:t xml:space="preserve">Figure </w:t>
      </w:r>
      <w:r>
        <w:rPr>
          <w:i/>
          <w:iCs/>
        </w:rPr>
        <w:t>2</w:t>
      </w:r>
      <w:r w:rsidRPr="00A162FB">
        <w:rPr>
          <w:i/>
          <w:iCs/>
        </w:rPr>
        <w:t xml:space="preserve"> about here</w:t>
      </w:r>
      <w:r>
        <w:t>&gt;</w:t>
      </w:r>
    </w:p>
    <w:p w14:paraId="01C5FB9F" w14:textId="09FED37B" w:rsidR="00690FFC" w:rsidRDefault="00690FFC" w:rsidP="000F3486">
      <w:r w:rsidRPr="00690FFC">
        <w:rPr>
          <w:color w:val="000000" w:themeColor="text1"/>
        </w:rPr>
        <w:t>The patterns that can be observed in Figure 3 and Table 1 suggest that the LTLA clusters can be differentiated on the basis of three factors:</w:t>
      </w:r>
      <w:r>
        <w:rPr>
          <w:color w:val="000000" w:themeColor="text1"/>
        </w:rPr>
        <w:t xml:space="preserve"> t</w:t>
      </w:r>
      <w:r w:rsidRPr="00690FFC">
        <w:rPr>
          <w:color w:val="000000" w:themeColor="text1"/>
        </w:rPr>
        <w:t>he pace of reduction in mobility levels in LTLAs in the first weeks of the pandemic in England</w:t>
      </w:r>
      <w:r>
        <w:rPr>
          <w:color w:val="000000" w:themeColor="text1"/>
        </w:rPr>
        <w:t>; t</w:t>
      </w:r>
      <w:r w:rsidRPr="00690FFC">
        <w:rPr>
          <w:color w:val="000000" w:themeColor="text1"/>
        </w:rPr>
        <w:t>he extent to which mobility levels were reduced during England’s first nationwide lockdown</w:t>
      </w:r>
      <w:r>
        <w:rPr>
          <w:color w:val="000000" w:themeColor="text1"/>
        </w:rPr>
        <w:t>; and t</w:t>
      </w:r>
      <w:r w:rsidRPr="00690FFC">
        <w:rPr>
          <w:color w:val="000000" w:themeColor="text1"/>
        </w:rPr>
        <w:t xml:space="preserve">he pace of </w:t>
      </w:r>
      <w:r w:rsidR="00763270">
        <w:rPr>
          <w:color w:val="000000" w:themeColor="text1"/>
        </w:rPr>
        <w:t>recovery</w:t>
      </w:r>
      <w:r w:rsidRPr="00690FFC">
        <w:rPr>
          <w:color w:val="000000" w:themeColor="text1"/>
        </w:rPr>
        <w:t xml:space="preserve"> in mobility levels from early April onwards</w:t>
      </w:r>
      <w:r>
        <w:rPr>
          <w:color w:val="000000" w:themeColor="text1"/>
        </w:rPr>
        <w:t xml:space="preserve">. </w:t>
      </w:r>
      <w:r>
        <w:t>Based on these factors the four clusters can be labelled as follows:</w:t>
      </w:r>
    </w:p>
    <w:p w14:paraId="2C9EB0EC" w14:textId="4870F938" w:rsidR="00690FFC" w:rsidRDefault="00690FFC" w:rsidP="00CA1631">
      <w:pPr>
        <w:pStyle w:val="ListParagraph"/>
        <w:numPr>
          <w:ilvl w:val="0"/>
          <w:numId w:val="50"/>
        </w:numPr>
        <w:ind w:left="357" w:hanging="357"/>
      </w:pPr>
      <w:r>
        <w:t>G1</w:t>
      </w:r>
      <w:r w:rsidR="00763270">
        <w:t xml:space="preserve"> = </w:t>
      </w:r>
      <w:r w:rsidR="00763270" w:rsidRPr="00763270">
        <w:rPr>
          <w:i/>
          <w:iCs/>
        </w:rPr>
        <w:t>very fast-very large-very slow</w:t>
      </w:r>
      <w:r w:rsidR="00763270">
        <w:t xml:space="preserve"> (VF-VL-VS</w:t>
      </w:r>
      <w:r w:rsidR="00E0239F">
        <w:t>, n=</w:t>
      </w:r>
      <w:r w:rsidR="004E4637">
        <w:t>45</w:t>
      </w:r>
      <w:r w:rsidR="00763270">
        <w:t>): this cluster is characterised by the quickest drop in mobility levels, the greatest reduction and the slowest recovery of all four clusters;</w:t>
      </w:r>
    </w:p>
    <w:p w14:paraId="22E90F60" w14:textId="06DD8C19" w:rsidR="00763270" w:rsidRDefault="00763270" w:rsidP="00CA1631">
      <w:pPr>
        <w:pStyle w:val="ListParagraph"/>
        <w:numPr>
          <w:ilvl w:val="0"/>
          <w:numId w:val="50"/>
        </w:numPr>
        <w:ind w:left="357" w:hanging="357"/>
      </w:pPr>
      <w:r>
        <w:t xml:space="preserve">G2 = </w:t>
      </w:r>
      <w:r w:rsidRPr="00763270">
        <w:rPr>
          <w:i/>
          <w:iCs/>
        </w:rPr>
        <w:t>somewhat fast-somewhat large-somewhat slow</w:t>
      </w:r>
      <w:r>
        <w:t xml:space="preserve"> (SF-SL-SS</w:t>
      </w:r>
      <w:r w:rsidR="00E0239F">
        <w:t>, n=</w:t>
      </w:r>
      <w:r w:rsidR="00E0239F" w:rsidRPr="00E0239F">
        <w:rPr>
          <w:highlight w:val="yellow"/>
        </w:rPr>
        <w:t>xxx</w:t>
      </w:r>
      <w:r>
        <w:t xml:space="preserve">): this cluster is the moderate version of G1 with lower drops and reductions </w:t>
      </w:r>
      <w:r w:rsidR="00CA1631">
        <w:t xml:space="preserve">in mobility levels </w:t>
      </w:r>
      <w:r>
        <w:t>and faster recovery but substantially more different from the pre-pandemic normal than G3 and G4;</w:t>
      </w:r>
    </w:p>
    <w:p w14:paraId="64DD14B0" w14:textId="0D056AEA" w:rsidR="00763270" w:rsidRDefault="00763270" w:rsidP="00CA1631">
      <w:pPr>
        <w:pStyle w:val="ListParagraph"/>
        <w:numPr>
          <w:ilvl w:val="0"/>
          <w:numId w:val="50"/>
        </w:numPr>
        <w:ind w:left="357" w:hanging="357"/>
      </w:pPr>
      <w:r>
        <w:t>G3 = somewhat slow-somewhat small, somewhat fast (SS-SS-SF</w:t>
      </w:r>
      <w:r w:rsidR="00E0239F">
        <w:t>, n=</w:t>
      </w:r>
      <w:r w:rsidR="00E0239F" w:rsidRPr="00E0239F">
        <w:rPr>
          <w:highlight w:val="yellow"/>
        </w:rPr>
        <w:t>xxx</w:t>
      </w:r>
      <w:r>
        <w:t xml:space="preserve">): this cluster is on the opposite side of the </w:t>
      </w:r>
      <w:r w:rsidR="00CA1631">
        <w:t>n</w:t>
      </w:r>
      <w:r>
        <w:t>ational average compared to G2, with rather slow drops in March</w:t>
      </w:r>
      <w:r w:rsidR="00CA1631">
        <w:t>, fairly small reductions and reasonably fast recovery from April onwards;</w:t>
      </w:r>
    </w:p>
    <w:p w14:paraId="6173393B" w14:textId="60EF883D" w:rsidR="00CA1631" w:rsidRDefault="00CA1631" w:rsidP="00E0239F">
      <w:pPr>
        <w:pStyle w:val="ListParagraph"/>
        <w:numPr>
          <w:ilvl w:val="0"/>
          <w:numId w:val="50"/>
        </w:numPr>
        <w:spacing w:after="240"/>
        <w:ind w:left="357" w:hanging="357"/>
        <w:contextualSpacing w:val="0"/>
      </w:pPr>
      <w:r>
        <w:t xml:space="preserve">G4 = </w:t>
      </w:r>
      <w:r w:rsidRPr="00CA1631">
        <w:rPr>
          <w:i/>
          <w:iCs/>
        </w:rPr>
        <w:t>very slow-very small-very fast</w:t>
      </w:r>
      <w:r>
        <w:t xml:space="preserve"> (VS-VS-VF</w:t>
      </w:r>
      <w:r w:rsidR="00E0239F">
        <w:t>, n=</w:t>
      </w:r>
      <w:r w:rsidR="004E4637">
        <w:t>69</w:t>
      </w:r>
      <w:r>
        <w:t>): this cluster is on the opposite extreme compared to G1, with overall the smallest deviations from the pre-pandemic normal of all clusters.</w:t>
      </w:r>
    </w:p>
    <w:p w14:paraId="627C1CB0" w14:textId="0A8C3FB7" w:rsidR="00E0239F" w:rsidRDefault="00E0239F" w:rsidP="00CC147A">
      <w:pPr>
        <w:spacing w:after="240"/>
      </w:pPr>
      <w:commentRangeStart w:id="404"/>
      <w:r>
        <w:t xml:space="preserve">There </w:t>
      </w:r>
      <w:commentRangeEnd w:id="404"/>
      <w:r w:rsidR="00CC147A">
        <w:rPr>
          <w:rStyle w:val="CommentReference"/>
        </w:rPr>
        <w:commentReference w:id="404"/>
      </w:r>
      <w:r>
        <w:t xml:space="preserve">are some patterns in the internal heterogeneity of the four clusters. Overall, the variation around the mean is largest G1 and G4. This may reflect </w:t>
      </w:r>
      <w:commentRangeStart w:id="405"/>
      <w:r w:rsidRPr="00CC147A">
        <w:rPr>
          <w:highlight w:val="yellow"/>
        </w:rPr>
        <w:t>xxx</w:t>
      </w:r>
      <w:commentRangeEnd w:id="405"/>
      <w:r w:rsidR="00CC147A">
        <w:rPr>
          <w:rStyle w:val="CommentReference"/>
        </w:rPr>
        <w:commentReference w:id="405"/>
      </w:r>
      <w:r>
        <w:t>.  The level of variation increases over time in all clusters, in part because the intra-cluster homogeneity in the reduction in March is very small. However, the increase in variation around the mean is particularly pro</w:t>
      </w:r>
      <w:r w:rsidR="00CC147A">
        <w:t xml:space="preserve">nounced </w:t>
      </w:r>
      <w:r>
        <w:t xml:space="preserve">in </w:t>
      </w:r>
      <w:r w:rsidR="00CC147A">
        <w:t xml:space="preserve">May and June in </w:t>
      </w:r>
      <w:r>
        <w:t>G1 and G2</w:t>
      </w:r>
      <w:r w:rsidR="00CC147A">
        <w:t>. In the other two clusters, the extent of variability remains more stable from mid-April onwards.</w:t>
      </w:r>
    </w:p>
    <w:p w14:paraId="41750966" w14:textId="5A7B12F4" w:rsidR="00CC147A" w:rsidRDefault="00CC147A" w:rsidP="00CC147A">
      <w:pPr>
        <w:spacing w:after="240"/>
      </w:pPr>
      <w:r>
        <w:t>&lt;</w:t>
      </w:r>
      <w:commentRangeStart w:id="406"/>
      <w:r w:rsidRPr="00CC147A">
        <w:rPr>
          <w:i/>
          <w:iCs/>
        </w:rPr>
        <w:t xml:space="preserve">Figure 3 </w:t>
      </w:r>
      <w:commentRangeEnd w:id="406"/>
      <w:r>
        <w:rPr>
          <w:rStyle w:val="CommentReference"/>
        </w:rPr>
        <w:commentReference w:id="406"/>
      </w:r>
      <w:r w:rsidRPr="00CC147A">
        <w:rPr>
          <w:i/>
          <w:iCs/>
        </w:rPr>
        <w:t>and Table 1 about here</w:t>
      </w:r>
      <w:r>
        <w:t>&gt;</w:t>
      </w:r>
    </w:p>
    <w:p w14:paraId="783CD068" w14:textId="06704005" w:rsidR="00CC147A" w:rsidRDefault="00CC147A" w:rsidP="00CC147A">
      <w:pPr>
        <w:spacing w:after="240"/>
      </w:pPr>
      <w:r>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t xml:space="preserve"> is clearly concentrated in London, whereas its opposite in terms of mobility trajectory, G4, is clearly overrepresented in the North West and </w:t>
      </w:r>
      <w:r w:rsidR="004E4637" w:rsidRPr="00005E6E">
        <w:t>Yorkshire and The Humber</w:t>
      </w:r>
      <w:r w:rsidR="004E4637">
        <w:t xml:space="preserve">. G2 is more common in </w:t>
      </w:r>
      <w:r w:rsidR="004E4637" w:rsidRPr="00005E6E">
        <w:t>Outer London and Southern England</w:t>
      </w:r>
      <w:r w:rsidR="004E4637">
        <w:t xml:space="preserve">, while G3 is concentrated in the </w:t>
      </w:r>
      <w:r w:rsidR="004E4637" w:rsidRPr="00005E6E">
        <w:t>North West and East Midlands</w:t>
      </w:r>
      <w:r w:rsidR="004E4637">
        <w:t>.</w:t>
      </w:r>
    </w:p>
    <w:p w14:paraId="2261AE3E" w14:textId="289395EB" w:rsidR="004E4637" w:rsidRDefault="004E4637" w:rsidP="004E4637">
      <w:pPr>
        <w:spacing w:after="240"/>
      </w:pPr>
      <w:r>
        <w:t>&lt;</w:t>
      </w:r>
      <w:commentRangeStart w:id="407"/>
      <w:r w:rsidRPr="00CC147A">
        <w:rPr>
          <w:i/>
          <w:iCs/>
        </w:rPr>
        <w:t xml:space="preserve">Figure </w:t>
      </w:r>
      <w:r>
        <w:rPr>
          <w:i/>
          <w:iCs/>
        </w:rPr>
        <w:t>4</w:t>
      </w:r>
      <w:r w:rsidRPr="00CC147A">
        <w:rPr>
          <w:i/>
          <w:iCs/>
        </w:rPr>
        <w:t xml:space="preserve"> </w:t>
      </w:r>
      <w:commentRangeEnd w:id="407"/>
      <w:r>
        <w:rPr>
          <w:rStyle w:val="CommentReference"/>
        </w:rPr>
        <w:commentReference w:id="407"/>
      </w:r>
      <w:r w:rsidRPr="00CC147A">
        <w:rPr>
          <w:i/>
          <w:iCs/>
        </w:rPr>
        <w:t xml:space="preserve">and Table </w:t>
      </w:r>
      <w:r>
        <w:rPr>
          <w:i/>
          <w:iCs/>
        </w:rPr>
        <w:t>2</w:t>
      </w:r>
      <w:r w:rsidRPr="00CC147A">
        <w:rPr>
          <w:i/>
          <w:iCs/>
        </w:rPr>
        <w:t xml:space="preserve"> about here</w:t>
      </w:r>
      <w:r>
        <w:t>&gt;</w:t>
      </w:r>
    </w:p>
    <w:p w14:paraId="25731580" w14:textId="7ECD4514" w:rsidR="00661E3D" w:rsidRPr="00005E6E" w:rsidRDefault="004E4637" w:rsidP="000F3486">
      <w:pPr>
        <w:pStyle w:val="Heading2"/>
      </w:pPr>
      <w:bookmarkStart w:id="408" w:name="_Ref62956146"/>
      <w:commentRangeStart w:id="409"/>
      <w:r>
        <w:t>Correlates of mobility trajectory cluster membership</w:t>
      </w:r>
      <w:commentRangeEnd w:id="409"/>
      <w:r>
        <w:rPr>
          <w:rStyle w:val="CommentReference"/>
          <w:rFonts w:eastAsiaTheme="minorEastAsia"/>
          <w:b w:val="0"/>
          <w:bCs w:val="0"/>
          <w:i w:val="0"/>
          <w:iCs w:val="0"/>
        </w:rPr>
        <w:commentReference w:id="409"/>
      </w:r>
    </w:p>
    <w:p w14:paraId="65DCCEC5" w14:textId="73F38494" w:rsidR="000E24B0" w:rsidRPr="00005E6E" w:rsidDel="00846381" w:rsidRDefault="00661E3D" w:rsidP="000F3486">
      <w:pPr>
        <w:spacing w:after="240"/>
        <w:rPr>
          <w:del w:id="410" w:author="Won Do Lee [2]" w:date="2023-07-13T13:10:00Z"/>
        </w:rPr>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411" w:author="Won Do Lee" w:date="2023-01-19T23:22:00Z">
        <w:r w:rsidR="00CA6D6B" w:rsidRPr="00005E6E" w:rsidDel="001E7E1F">
          <w:delText>and demographic factors</w:delText>
        </w:r>
      </w:del>
      <w:ins w:id="412"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413" w:author="Won Do Lee" w:date="2023-01-19T23:22:00Z">
        <w:r w:rsidR="00C622D5" w:rsidRPr="00005E6E" w:rsidDel="001E7E1F">
          <w:delText xml:space="preserve"> and demographic factors</w:delText>
        </w:r>
      </w:del>
      <w:ins w:id="414" w:author="Won Do Lee" w:date="2023-01-19T23:22:00Z">
        <w:r w:rsidR="001E7E1F" w:rsidRPr="00005E6E">
          <w:t xml:space="preserve"> ch</w:t>
        </w:r>
      </w:ins>
      <w:ins w:id="415" w:author="Won Do Lee" w:date="2023-01-19T23:23:00Z">
        <w:r w:rsidR="001E7E1F" w:rsidRPr="00005E6E">
          <w:t>a</w:t>
        </w:r>
      </w:ins>
      <w:ins w:id="416" w:author="Won Do Lee" w:date="2023-01-19T23:22:00Z">
        <w:r w:rsidR="001E7E1F" w:rsidRPr="00005E6E">
          <w:t>racteristics</w:t>
        </w:r>
      </w:ins>
      <w:r w:rsidR="00C622D5" w:rsidRPr="00005E6E">
        <w:t xml:space="preserve"> </w:t>
      </w:r>
      <w:r w:rsidR="00B03CE9" w:rsidRPr="00005E6E">
        <w:t xml:space="preserve">might be irrelevant to explain </w:t>
      </w:r>
      <w:del w:id="417" w:author="Won Do Lee" w:date="2023-01-19T23:23:00Z">
        <w:r w:rsidR="00B03CE9" w:rsidRPr="00005E6E" w:rsidDel="001E7E1F">
          <w:delText xml:space="preserve">and </w:delText>
        </w:r>
        <w:r w:rsidR="00E64906" w:rsidRPr="00005E6E" w:rsidDel="001E7E1F">
          <w:delText xml:space="preserve">interpret </w:delText>
        </w:r>
      </w:del>
      <w:ins w:id="418" w:author="Won Do Lee" w:date="2023-01-19T23:23:00Z">
        <w:r w:rsidR="001E7E1F" w:rsidRPr="00005E6E">
          <w:t xml:space="preserve">that interpreting </w:t>
        </w:r>
      </w:ins>
      <w:del w:id="419" w:author="Won Do Lee" w:date="2023-01-19T23:23:00Z">
        <w:r w:rsidR="00B03CE9" w:rsidRPr="00005E6E" w:rsidDel="001E7E1F">
          <w:delText xml:space="preserve">the patterns </w:delText>
        </w:r>
        <w:r w:rsidR="00EB04A4" w:rsidRPr="00005E6E" w:rsidDel="001E7E1F">
          <w:delText xml:space="preserve">of </w:delText>
        </w:r>
      </w:del>
      <w:del w:id="420"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421" w:author="Won Do Lee" w:date="2023-01-13T00:12:00Z">
        <w:r w:rsidR="006A48DE" w:rsidRPr="00005E6E">
          <w:t xml:space="preserve">trajectories of mobility </w:t>
        </w:r>
      </w:ins>
      <w:ins w:id="422"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423" w:author="Won Do Lee" w:date="2023-01-19T23:23:00Z">
        <w:r w:rsidR="000E24B0" w:rsidRPr="00005E6E" w:rsidDel="001E7E1F">
          <w:delText xml:space="preserve">, </w:delText>
        </w:r>
        <w:r w:rsidR="00E154AB" w:rsidRPr="00005E6E" w:rsidDel="001E7E1F">
          <w:delText>a</w:delText>
        </w:r>
      </w:del>
      <w:ins w:id="424"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w:t>
      </w:r>
      <w:del w:id="425" w:author="Won Do Lee [2]" w:date="2023-07-13T10:05:00Z">
        <w:r w:rsidR="00E927A1" w:rsidRPr="00005E6E" w:rsidDel="00615E71">
          <w:delText xml:space="preserve">Thus, </w:delText>
        </w:r>
        <w:r w:rsidR="007A3AE2" w:rsidRPr="00005E6E" w:rsidDel="00615E71">
          <w:delText xml:space="preserve">the </w:delText>
        </w:r>
        <w:r w:rsidR="000E24B0" w:rsidRPr="00005E6E" w:rsidDel="00615E71">
          <w:delText xml:space="preserve">relative </w:delText>
        </w:r>
        <w:r w:rsidR="007E53A8" w:rsidRPr="00005E6E" w:rsidDel="00615E71">
          <w:delText>feature importance</w:delText>
        </w:r>
        <w:r w:rsidR="000E24B0" w:rsidRPr="00005E6E" w:rsidDel="00615E71">
          <w:delText xml:space="preserve"> </w:delText>
        </w:r>
        <w:r w:rsidR="005874DE" w:rsidRPr="00005E6E" w:rsidDel="00615E71">
          <w:delText xml:space="preserve">(RF) </w:delText>
        </w:r>
        <w:r w:rsidR="00F809AE" w:rsidRPr="00005E6E" w:rsidDel="00615E71">
          <w:delText>can be used</w:delText>
        </w:r>
        <w:r w:rsidR="00DB1024" w:rsidRPr="00005E6E" w:rsidDel="00615E71">
          <w:delText xml:space="preserve"> </w:delText>
        </w:r>
        <w:r w:rsidR="000E24B0" w:rsidRPr="00005E6E" w:rsidDel="00615E71">
          <w:delText xml:space="preserve">to </w:delText>
        </w:r>
        <w:r w:rsidR="00E927A1" w:rsidRPr="00005E6E" w:rsidDel="00615E71">
          <w:delText xml:space="preserve">rank the importance of </w:delText>
        </w:r>
        <w:r w:rsidR="00E154AB" w:rsidRPr="00005E6E" w:rsidDel="00615E71">
          <w:delText xml:space="preserve">selected </w:delText>
        </w:r>
        <w:r w:rsidR="00EF75DF" w:rsidRPr="00005E6E" w:rsidDel="00615E71">
          <w:delText xml:space="preserve">features </w:delText>
        </w:r>
        <w:r w:rsidR="00D379ED" w:rsidRPr="00005E6E" w:rsidDel="00615E71">
          <w:delText>according to</w:delText>
        </w:r>
        <w:r w:rsidR="00E927A1" w:rsidRPr="00005E6E" w:rsidDel="00615E71">
          <w:delText xml:space="preserve"> their magnitude of </w:delText>
        </w:r>
        <w:r w:rsidR="00EF75DF" w:rsidRPr="00005E6E" w:rsidDel="00615E71">
          <w:delText xml:space="preserve">MLR LASSO </w:delText>
        </w:r>
        <w:r w:rsidR="00E927A1" w:rsidRPr="00005E6E" w:rsidDel="00615E71">
          <w:delText>resulting coefficients</w:delText>
        </w:r>
        <w:r w:rsidR="007A3AE2" w:rsidRPr="00005E6E" w:rsidDel="00615E71">
          <w:delText>, and it</w:delText>
        </w:r>
        <w:r w:rsidR="000E24B0" w:rsidRPr="00005E6E" w:rsidDel="00615E71">
          <w:delText xml:space="preserve"> gave each feature a rank from 0 to 1</w:delText>
        </w:r>
        <w:r w:rsidR="00EF75DF" w:rsidRPr="00005E6E" w:rsidDel="00615E71">
          <w:delText xml:space="preserve"> to estimate </w:delText>
        </w:r>
        <w:r w:rsidR="00E866CD" w:rsidRPr="00005E6E" w:rsidDel="00615E71">
          <w:delText xml:space="preserve">using </w:delText>
        </w:r>
        <w:r w:rsidR="00E866CD" w:rsidRPr="00005E6E" w:rsidDel="00615E71">
          <w:rPr>
            <w:i/>
            <w:iCs/>
          </w:rPr>
          <w:delText xml:space="preserve">caret </w:delText>
        </w:r>
        <w:r w:rsidR="00E866CD" w:rsidRPr="00005E6E" w:rsidDel="00615E71">
          <w:delText xml:space="preserve">package for R </w:delText>
        </w:r>
        <w:r w:rsidR="00E866CD" w:rsidRPr="00005E6E" w:rsidDel="00615E71">
          <w:fldChar w:fldCharType="begin" w:fldLock="1"/>
        </w:r>
        <w:r w:rsidR="00E866CD" w:rsidRPr="00005E6E" w:rsidDel="00615E71">
          <w:del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delInstrText>
        </w:r>
        <w:r w:rsidR="00E866CD" w:rsidRPr="00005E6E" w:rsidDel="00615E71">
          <w:fldChar w:fldCharType="separate"/>
        </w:r>
        <w:r w:rsidR="00E866CD" w:rsidRPr="00005E6E" w:rsidDel="00615E71">
          <w:delText>(Kuhn, 2008)</w:delText>
        </w:r>
        <w:r w:rsidR="00E866CD" w:rsidRPr="00005E6E" w:rsidDel="00615E71">
          <w:fldChar w:fldCharType="end"/>
        </w:r>
        <w:r w:rsidR="00E866CD" w:rsidRPr="00005E6E" w:rsidDel="00615E71">
          <w:delText>.</w:delText>
        </w:r>
      </w:del>
    </w:p>
    <w:p w14:paraId="537852DF" w14:textId="77777777" w:rsidR="00846381" w:rsidRDefault="000E24B0" w:rsidP="000F3486">
      <w:pPr>
        <w:spacing w:after="240"/>
        <w:rPr>
          <w:ins w:id="426" w:author="Won Do Lee [2]" w:date="2023-07-13T13:10:00Z"/>
        </w:rPr>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427" w:author="Won Do Lee" w:date="2023-01-19T23:23:00Z">
        <w:r w:rsidR="005210A2" w:rsidRPr="00005E6E" w:rsidDel="001E7E1F">
          <w:delText>were</w:delText>
        </w:r>
        <w:r w:rsidR="001F752D" w:rsidRPr="00005E6E" w:rsidDel="001E7E1F">
          <w:delText xml:space="preserve"> remaining</w:delText>
        </w:r>
      </w:del>
      <w:ins w:id="428"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w:t>
      </w:r>
      <w:ins w:id="429" w:author="Won Do Lee [2]" w:date="2023-07-13T11:13:00Z">
        <w:r w:rsidR="00FC043C">
          <w:t xml:space="preserve"> </w:t>
        </w:r>
      </w:ins>
    </w:p>
    <w:p w14:paraId="2CE89090" w14:textId="753BF5A9" w:rsidR="0060470A" w:rsidRPr="00005E6E" w:rsidRDefault="00FD4AD7" w:rsidP="000F3486">
      <w:pPr>
        <w:spacing w:after="240"/>
      </w:pPr>
      <w:ins w:id="430" w:author="Won Do Lee [2]" w:date="2023-07-13T11:38:00Z">
        <w:r>
          <w:t>In overview</w:t>
        </w:r>
      </w:ins>
      <w:ins w:id="431" w:author="Won Do Lee [2]" w:date="2023-07-13T11:23:00Z">
        <w:r w:rsidR="00AE62D5">
          <w:t>, u</w:t>
        </w:r>
      </w:ins>
      <w:ins w:id="432" w:author="Won Do Lee [2]" w:date="2023-07-13T11:13:00Z">
        <w:r w:rsidR="00FC043C">
          <w:t xml:space="preserve">sual </w:t>
        </w:r>
      </w:ins>
      <w:del w:id="433" w:author="Won Do Lee [2]" w:date="2023-07-13T11:13:00Z">
        <w:r w:rsidR="00DB1024" w:rsidRPr="00005E6E" w:rsidDel="00FC043C">
          <w:delText xml:space="preserve"> </w:delText>
        </w:r>
      </w:del>
      <w:ins w:id="434" w:author="Won Do Lee [2]" w:date="2023-07-13T11:13:00Z">
        <w:r w:rsidR="00FC043C">
          <w:t>residency shows the most effective variable for the classification</w:t>
        </w:r>
      </w:ins>
      <w:ins w:id="435" w:author="Won Do Lee [2]" w:date="2023-07-13T11:26:00Z">
        <w:r w:rsidR="00AE62D5">
          <w:t>, followed by share of self-employed workers, car availability, and income levels</w:t>
        </w:r>
      </w:ins>
      <w:ins w:id="436" w:author="Won Do Lee [2]" w:date="2023-07-13T11:27:00Z">
        <w:r w:rsidR="00AE62D5">
          <w:t xml:space="preserve"> that</w:t>
        </w:r>
        <w:r w:rsidR="00AE62D5" w:rsidRPr="00005E6E">
          <w:t xml:space="preserve"> estimated coefficients varied between clusters (see </w:t>
        </w:r>
      </w:ins>
      <w:ins w:id="437" w:author="Won Do Lee [2]" w:date="2023-07-13T13:10:00Z">
        <w:r w:rsidR="00270360">
          <w:fldChar w:fldCharType="begin"/>
        </w:r>
        <w:r w:rsidR="00270360">
          <w:instrText xml:space="preserve"> REF _Ref81242261 \h </w:instrText>
        </w:r>
      </w:ins>
      <w:r w:rsidR="00270360">
        <w:fldChar w:fldCharType="separate"/>
      </w:r>
      <w:ins w:id="438" w:author="Won Do Lee [2]" w:date="2023-07-13T13:10:00Z">
        <w:r w:rsidR="00270360" w:rsidRPr="00005E6E">
          <w:t xml:space="preserve">Figure </w:t>
        </w:r>
        <w:r w:rsidR="00270360">
          <w:rPr>
            <w:noProof/>
          </w:rPr>
          <w:t>6</w:t>
        </w:r>
        <w:r w:rsidR="00270360">
          <w:fldChar w:fldCharType="end"/>
        </w:r>
      </w:ins>
      <w:ins w:id="439" w:author="Won Do Lee [2]" w:date="2023-07-13T11:27:00Z">
        <w:r w:rsidR="00AE62D5" w:rsidRPr="00005E6E">
          <w:t>)</w:t>
        </w:r>
      </w:ins>
      <w:ins w:id="440" w:author="Won Do Lee [2]" w:date="2023-07-13T11:21:00Z">
        <w:r w:rsidR="00FC043C">
          <w:t>.</w:t>
        </w:r>
      </w:ins>
      <w:ins w:id="441" w:author="Won Do Lee [2]" w:date="2023-07-13T11:38:00Z">
        <w:r>
          <w:t xml:space="preserve"> </w:t>
        </w:r>
      </w:ins>
      <w:ins w:id="442" w:author="Won Do Lee [2]" w:date="2023-07-13T11:40:00Z">
        <w:r w:rsidR="00D51C46">
          <w:t xml:space="preserve">It reflects </w:t>
        </w:r>
      </w:ins>
      <w:ins w:id="443" w:author="Won Do Lee [2]" w:date="2023-07-13T13:13:00Z">
        <w:r w:rsidR="00C27263">
          <w:t>characteristics</w:t>
        </w:r>
      </w:ins>
      <w:ins w:id="444" w:author="Won Do Lee [2]" w:date="2023-07-13T13:12:00Z">
        <w:r w:rsidR="00C27263">
          <w:t xml:space="preserve"> </w:t>
        </w:r>
      </w:ins>
      <w:ins w:id="445" w:author="Won Do Lee [2]" w:date="2023-07-13T11:41:00Z">
        <w:r w:rsidR="00D51C46">
          <w:t xml:space="preserve">of </w:t>
        </w:r>
      </w:ins>
      <w:ins w:id="446" w:author="Won Do Lee [2]" w:date="2023-07-13T13:13:00Z">
        <w:r w:rsidR="00C27263">
          <w:t xml:space="preserve">each </w:t>
        </w:r>
      </w:ins>
      <w:ins w:id="447" w:author="Won Do Lee [2]" w:date="2023-07-13T13:11:00Z">
        <w:r w:rsidR="00002BFA">
          <w:t>region</w:t>
        </w:r>
      </w:ins>
      <w:ins w:id="448" w:author="Won Do Lee [2]" w:date="2023-07-13T13:13:00Z">
        <w:r w:rsidR="00C27263">
          <w:t xml:space="preserve"> in</w:t>
        </w:r>
      </w:ins>
      <w:ins w:id="449" w:author="Won Do Lee [2]" w:date="2023-07-13T11:41:00Z">
        <w:r w:rsidR="00D51C46">
          <w:t xml:space="preserve"> England that </w:t>
        </w:r>
      </w:ins>
      <w:ins w:id="450" w:author="Won Do Lee [2]" w:date="2023-07-13T11:27:00Z">
        <w:r w:rsidR="00AE62D5">
          <w:t>p</w:t>
        </w:r>
      </w:ins>
      <w:ins w:id="451" w:author="Won Do Lee [2]" w:date="2023-07-13T11:16:00Z">
        <w:r w:rsidR="00FC043C">
          <w:t>eople living in London</w:t>
        </w:r>
      </w:ins>
      <w:ins w:id="452" w:author="Won Do Lee [2]" w:date="2023-07-13T11:18:00Z">
        <w:r w:rsidR="00FC043C">
          <w:t xml:space="preserve"> </w:t>
        </w:r>
      </w:ins>
      <w:ins w:id="453" w:author="Won Do Lee [2]" w:date="2023-07-13T11:22:00Z">
        <w:r w:rsidR="00FC043C">
          <w:t>were</w:t>
        </w:r>
      </w:ins>
      <w:ins w:id="454" w:author="Won Do Lee [2]" w:date="2023-07-13T11:18:00Z">
        <w:r w:rsidR="00FC043C">
          <w:t xml:space="preserve"> more likely to </w:t>
        </w:r>
      </w:ins>
      <w:ins w:id="455" w:author="Won Do Lee [2]" w:date="2023-07-13T11:21:00Z">
        <w:r w:rsidR="00FC043C">
          <w:t>experience</w:t>
        </w:r>
      </w:ins>
      <w:ins w:id="456" w:author="Won Do Lee [2]" w:date="2023-07-13T12:52:00Z">
        <w:r w:rsidR="00D26A45">
          <w:t xml:space="preserve"> </w:t>
        </w:r>
      </w:ins>
      <w:ins w:id="457" w:author="Won Do Lee [2]" w:date="2023-07-13T12:53:00Z">
        <w:r w:rsidR="00D26A45">
          <w:t>a</w:t>
        </w:r>
      </w:ins>
      <w:ins w:id="458" w:author="Won Do Lee [2]" w:date="2023-07-13T13:11:00Z">
        <w:r w:rsidR="00002BFA">
          <w:t>n</w:t>
        </w:r>
      </w:ins>
      <w:ins w:id="459" w:author="Won Do Lee [2]" w:date="2023-07-13T12:55:00Z">
        <w:r w:rsidR="00D26A45">
          <w:t xml:space="preserve"> extensive</w:t>
        </w:r>
      </w:ins>
      <w:ins w:id="460" w:author="Won Do Lee [2]" w:date="2023-07-13T12:52:00Z">
        <w:r w:rsidR="00D26A45">
          <w:t xml:space="preserve"> </w:t>
        </w:r>
      </w:ins>
      <w:ins w:id="461" w:author="Won Do Lee [2]" w:date="2023-07-13T11:19:00Z">
        <w:r w:rsidR="00FC043C">
          <w:t xml:space="preserve">reduction </w:t>
        </w:r>
      </w:ins>
      <w:ins w:id="462" w:author="Won Do Lee [2]" w:date="2023-07-13T11:20:00Z">
        <w:r w:rsidR="00FC043C">
          <w:t>in mobility</w:t>
        </w:r>
      </w:ins>
      <w:ins w:id="463" w:author="Won Do Lee [2]" w:date="2023-07-13T13:14:00Z">
        <w:r w:rsidR="00C27263">
          <w:t xml:space="preserve">, </w:t>
        </w:r>
      </w:ins>
      <w:ins w:id="464" w:author="Won Do Lee [2]" w:date="2023-07-13T11:20:00Z">
        <w:r w:rsidR="00FC043C">
          <w:t xml:space="preserve">with </w:t>
        </w:r>
      </w:ins>
      <w:ins w:id="465" w:author="Won Do Lee [2]" w:date="2023-07-13T11:21:00Z">
        <w:r w:rsidR="00FC043C">
          <w:t xml:space="preserve">a </w:t>
        </w:r>
      </w:ins>
      <w:ins w:id="466" w:author="Won Do Lee [2]" w:date="2023-07-13T12:55:00Z">
        <w:r w:rsidR="00D26A45">
          <w:t>sharp</w:t>
        </w:r>
      </w:ins>
      <w:ins w:id="467" w:author="Won Do Lee [2]" w:date="2023-07-13T11:21:00Z">
        <w:r w:rsidR="00FC043C">
          <w:t xml:space="preserve"> </w:t>
        </w:r>
      </w:ins>
      <w:ins w:id="468" w:author="Won Do Lee [2]" w:date="2023-07-13T11:20:00Z">
        <w:r w:rsidR="00FC043C">
          <w:t xml:space="preserve">decline </w:t>
        </w:r>
      </w:ins>
      <w:ins w:id="469" w:author="Won Do Lee [2]" w:date="2023-07-13T12:54:00Z">
        <w:r w:rsidR="00D26A45">
          <w:t>but</w:t>
        </w:r>
      </w:ins>
      <w:ins w:id="470" w:author="Won Do Lee [2]" w:date="2023-07-13T11:20:00Z">
        <w:r w:rsidR="00FC043C">
          <w:t xml:space="preserve"> </w:t>
        </w:r>
      </w:ins>
      <w:ins w:id="471" w:author="Won Do Lee [2]" w:date="2023-07-13T11:35:00Z">
        <w:r w:rsidR="00B44D68">
          <w:t xml:space="preserve">a </w:t>
        </w:r>
      </w:ins>
      <w:ins w:id="472" w:author="Won Do Lee [2]" w:date="2023-07-13T11:15:00Z">
        <w:r w:rsidR="00FC043C">
          <w:t xml:space="preserve">slow </w:t>
        </w:r>
      </w:ins>
      <w:ins w:id="473" w:author="Won Do Lee [2]" w:date="2023-07-13T11:20:00Z">
        <w:r w:rsidR="00FC043C">
          <w:t>recovery</w:t>
        </w:r>
      </w:ins>
      <w:ins w:id="474" w:author="Won Do Lee [2]" w:date="2023-07-13T13:14:00Z">
        <w:r w:rsidR="00C27263">
          <w:t xml:space="preserve"> during lockdown. I</w:t>
        </w:r>
      </w:ins>
      <w:ins w:id="475" w:author="Won Do Lee [2]" w:date="2023-07-13T12:53:00Z">
        <w:r w:rsidR="00D26A45">
          <w:t>n contrast</w:t>
        </w:r>
      </w:ins>
      <w:ins w:id="476" w:author="Won Do Lee [2]" w:date="2023-07-13T13:14:00Z">
        <w:r w:rsidR="00C27263">
          <w:t xml:space="preserve">, people living in </w:t>
        </w:r>
      </w:ins>
      <w:ins w:id="477" w:author="Won Do Lee [2]" w:date="2023-07-13T11:18:00Z">
        <w:r w:rsidR="00FC043C">
          <w:t>Yorkshire and the Humber</w:t>
        </w:r>
      </w:ins>
      <w:ins w:id="478" w:author="Won Do Lee [2]" w:date="2023-07-13T12:55:00Z">
        <w:r w:rsidR="00D26A45">
          <w:t xml:space="preserve"> </w:t>
        </w:r>
      </w:ins>
      <w:ins w:id="479" w:author="Won Do Lee [2]" w:date="2023-07-13T11:22:00Z">
        <w:r w:rsidR="00FC043C">
          <w:t>were</w:t>
        </w:r>
      </w:ins>
      <w:ins w:id="480" w:author="Won Do Lee [2]" w:date="2023-07-13T11:19:00Z">
        <w:r w:rsidR="00FC043C">
          <w:t xml:space="preserve"> more likely to </w:t>
        </w:r>
      </w:ins>
      <w:ins w:id="481" w:author="Won Do Lee [2]" w:date="2023-07-13T11:21:00Z">
        <w:r w:rsidR="00FC043C">
          <w:t>ex</w:t>
        </w:r>
      </w:ins>
      <w:ins w:id="482" w:author="Won Do Lee [2]" w:date="2023-07-13T11:22:00Z">
        <w:r w:rsidR="00FC043C">
          <w:t>perience</w:t>
        </w:r>
      </w:ins>
      <w:ins w:id="483" w:author="Won Do Lee [2]" w:date="2023-07-13T12:52:00Z">
        <w:r w:rsidR="00D26A45">
          <w:t xml:space="preserve"> </w:t>
        </w:r>
      </w:ins>
      <w:ins w:id="484" w:author="Won Do Lee [2]" w:date="2023-07-13T12:56:00Z">
        <w:r w:rsidR="00D26A45">
          <w:t xml:space="preserve">a marginal </w:t>
        </w:r>
      </w:ins>
      <w:ins w:id="485" w:author="Won Do Lee [2]" w:date="2023-07-13T11:20:00Z">
        <w:r w:rsidR="00FC043C">
          <w:t xml:space="preserve">reduction </w:t>
        </w:r>
      </w:ins>
      <w:ins w:id="486" w:author="Won Do Lee [2]" w:date="2023-07-13T12:56:00Z">
        <w:r w:rsidR="00D26A45">
          <w:t>in mobility</w:t>
        </w:r>
      </w:ins>
      <w:ins w:id="487" w:author="Won Do Lee [2]" w:date="2023-07-13T13:14:00Z">
        <w:r w:rsidR="00C27263">
          <w:t xml:space="preserve">, </w:t>
        </w:r>
      </w:ins>
      <w:ins w:id="488" w:author="Won Do Lee [2]" w:date="2023-07-13T11:35:00Z">
        <w:r w:rsidR="00B44D68">
          <w:t xml:space="preserve">with </w:t>
        </w:r>
      </w:ins>
      <w:ins w:id="489" w:author="Won Do Lee [2]" w:date="2023-07-13T12:54:00Z">
        <w:r w:rsidR="00D26A45">
          <w:t>a</w:t>
        </w:r>
      </w:ins>
      <w:ins w:id="490" w:author="Won Do Lee [2]" w:date="2023-07-13T12:56:00Z">
        <w:r w:rsidR="00D26A45">
          <w:t xml:space="preserve"> gradual</w:t>
        </w:r>
      </w:ins>
      <w:ins w:id="491" w:author="Won Do Lee [2]" w:date="2023-07-13T12:54:00Z">
        <w:r w:rsidR="00D26A45">
          <w:t xml:space="preserve"> decline but a rapid recovery</w:t>
        </w:r>
      </w:ins>
      <w:ins w:id="492" w:author="Won Do Lee [2]" w:date="2023-07-13T13:14:00Z">
        <w:r w:rsidR="00C27263">
          <w:t xml:space="preserve"> in the same period</w:t>
        </w:r>
      </w:ins>
      <w:ins w:id="493" w:author="Won Do Lee [2]" w:date="2023-07-13T11:36:00Z">
        <w:r w:rsidR="00B44D68">
          <w:t>.</w:t>
        </w:r>
      </w:ins>
      <w:del w:id="494" w:author="Won Do Lee [2]" w:date="2023-07-13T11:24:00Z">
        <w:r w:rsidR="00DB1024" w:rsidRPr="00005E6E" w:rsidDel="00AE62D5">
          <w:delText>T</w:delText>
        </w:r>
      </w:del>
      <w:del w:id="495" w:author="Won Do Lee [2]" w:date="2023-07-13T11:25:00Z">
        <w:r w:rsidR="00293AF4" w:rsidRPr="00005E6E" w:rsidDel="00AE62D5">
          <w:delText>he share of high-income households, self-employed workers, and households with one vehicle were the most effective variables for the classification,</w:delText>
        </w:r>
      </w:del>
      <w:del w:id="496" w:author="Won Do Lee [2]" w:date="2023-07-13T11:27:00Z">
        <w:r w:rsidR="00293AF4" w:rsidRPr="00005E6E" w:rsidDel="00AE62D5">
          <w:delText xml:space="preserve"> </w:delText>
        </w:r>
      </w:del>
      <w:del w:id="497" w:author="Won Do Lee [2]" w:date="2023-07-13T11:25:00Z">
        <w:r w:rsidR="00293AF4" w:rsidRPr="00005E6E" w:rsidDel="00AE62D5">
          <w:delText xml:space="preserve">yet </w:delText>
        </w:r>
      </w:del>
      <w:del w:id="498" w:author="Won Do Lee [2]" w:date="2023-07-13T11:27:00Z">
        <w:r w:rsidR="00293AF4" w:rsidRPr="00005E6E" w:rsidDel="00AE62D5">
          <w:delText>the estimated coefficients</w:delText>
        </w:r>
        <w:r w:rsidR="00FB7E4D" w:rsidRPr="00005E6E" w:rsidDel="00AE62D5">
          <w:delText xml:space="preserve"> </w:delText>
        </w:r>
        <w:r w:rsidR="001C3F4F" w:rsidRPr="00005E6E" w:rsidDel="00AE62D5">
          <w:delText xml:space="preserve">varied </w:delText>
        </w:r>
        <w:r w:rsidR="00BE3DA9" w:rsidRPr="00005E6E" w:rsidDel="00AE62D5">
          <w:delText xml:space="preserve">between clusters </w:delText>
        </w:r>
        <w:r w:rsidR="00DB1024" w:rsidRPr="00005E6E" w:rsidDel="00AE62D5">
          <w:delText>(see</w:delText>
        </w:r>
        <w:r w:rsidR="005426E3" w:rsidRPr="00005E6E" w:rsidDel="00AE62D5">
          <w:delText xml:space="preserve"> </w:delText>
        </w:r>
        <w:r w:rsidR="00DB1024" w:rsidRPr="00005E6E" w:rsidDel="00AE62D5">
          <w:fldChar w:fldCharType="begin"/>
        </w:r>
        <w:r w:rsidR="00DB1024" w:rsidRPr="00C27263" w:rsidDel="00AE62D5">
          <w:delInstrText xml:space="preserve"> REF _Ref81242261 \h </w:delInstrText>
        </w:r>
        <w:r w:rsidR="00B82758" w:rsidRPr="00C27263" w:rsidDel="00AE62D5">
          <w:delInstrText xml:space="preserve"> \* MERGEFORMAT </w:delInstrText>
        </w:r>
        <w:r w:rsidR="00DB1024" w:rsidRPr="00005E6E" w:rsidDel="00AE62D5">
          <w:fldChar w:fldCharType="separate"/>
        </w:r>
        <w:r w:rsidR="00547E5C" w:rsidRPr="00AE62D5" w:rsidDel="00AE62D5">
          <w:delText>Figure 6</w:delText>
        </w:r>
        <w:r w:rsidR="00DB1024" w:rsidRPr="00005E6E" w:rsidDel="00AE62D5">
          <w:fldChar w:fldCharType="end"/>
        </w:r>
        <w:r w:rsidR="00DB1024" w:rsidRPr="00005E6E" w:rsidDel="00AE62D5">
          <w:delText>).</w:delText>
        </w:r>
      </w:del>
      <w:del w:id="499" w:author="Won Do Lee [2]" w:date="2023-07-13T11:36:00Z">
        <w:r w:rsidR="00963966" w:rsidRPr="00005E6E" w:rsidDel="00B44D68">
          <w:delText xml:space="preserve"> </w:delText>
        </w:r>
      </w:del>
      <w:ins w:id="500" w:author="Won Do Lee [2]" w:date="2023-07-13T11:36:00Z">
        <w:r w:rsidR="00B44D68">
          <w:t xml:space="preserve"> </w:t>
        </w:r>
      </w:ins>
      <w:r w:rsidR="005A54E1" w:rsidRPr="00005E6E">
        <w:t xml:space="preserve">The positive coefficients for </w:t>
      </w:r>
      <w:r w:rsidR="00FA08E5" w:rsidRPr="00005E6E">
        <w:t xml:space="preserve">the </w:t>
      </w:r>
      <w:r w:rsidR="007C2454" w:rsidRPr="00005E6E">
        <w:t>s</w:t>
      </w:r>
      <w:ins w:id="501" w:author="Won Do Lee [2]" w:date="2023-07-13T12:49:00Z">
        <w:r w:rsidR="00046BA6">
          <w:t>hare of</w:t>
        </w:r>
      </w:ins>
      <w:del w:id="502" w:author="Won Do Lee [2]" w:date="2023-07-13T12:49:00Z">
        <w:r w:rsidR="007C2454" w:rsidRPr="00005E6E" w:rsidDel="00046BA6">
          <w:delText xml:space="preserve">hare of </w:delText>
        </w:r>
        <w:r w:rsidR="005A54E1" w:rsidRPr="00005E6E" w:rsidDel="00046BA6">
          <w:delText>h</w:delText>
        </w:r>
        <w:r w:rsidR="00EB5CCC" w:rsidRPr="00005E6E" w:rsidDel="00046BA6">
          <w:delText>igh-income household</w:delText>
        </w:r>
        <w:r w:rsidR="005426E3" w:rsidRPr="00005E6E" w:rsidDel="00046BA6">
          <w:delText>s</w:delText>
        </w:r>
        <w:r w:rsidR="00EB5CCC" w:rsidRPr="00005E6E" w:rsidDel="00046BA6">
          <w:delText xml:space="preserve"> and</w:delText>
        </w:r>
      </w:del>
      <w:r w:rsidR="00EB5CCC" w:rsidRPr="00005E6E">
        <w:t xml:space="preserve">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ins w:id="503" w:author="Won Do Lee [2]" w:date="2023-07-13T12:57:00Z">
        <w:r w:rsidR="00D26A45">
          <w:t xml:space="preserve"> and G2</w:t>
        </w:r>
      </w:ins>
      <w:del w:id="504" w:author="Won Do Lee [2]" w:date="2023-07-13T12:49:00Z">
        <w:r w:rsidR="009650BE" w:rsidRPr="00005E6E" w:rsidDel="00046BA6">
          <w:delText xml:space="preserve"> and </w:delText>
        </w:r>
      </w:del>
      <w:del w:id="505" w:author="Won Do Lee [2]" w:date="2023-07-13T11:27:00Z">
        <w:r w:rsidR="006F3D9C" w:rsidDel="00AE62D5">
          <w:delText>G2</w:delText>
        </w:r>
      </w:del>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del w:id="506" w:author="Won Do Lee [2]" w:date="2023-07-13T13:15:00Z">
        <w:r w:rsidR="00E404FA" w:rsidRPr="00005E6E" w:rsidDel="00276C16">
          <w:delText xml:space="preserve"> </w:delText>
        </w:r>
        <w:r w:rsidR="00B15ACD" w:rsidRPr="00005E6E" w:rsidDel="00276C16">
          <w:delText xml:space="preserve">and </w:delText>
        </w:r>
        <w:r w:rsidR="00C82C98" w:rsidRPr="00005E6E" w:rsidDel="00276C16">
          <w:delText xml:space="preserve">self-employed workers </w:delText>
        </w:r>
        <w:r w:rsidR="00953910" w:rsidRPr="00005E6E" w:rsidDel="00276C16">
          <w:delText>(are more likely to be low earners</w:delText>
        </w:r>
        <w:r w:rsidR="00E2045A" w:rsidRPr="00005E6E" w:rsidDel="00276C16">
          <w:delText xml:space="preserve"> in London</w:delText>
        </w:r>
        <w:r w:rsidR="00953910" w:rsidRPr="00005E6E" w:rsidDel="00276C16">
          <w:delText>)</w:delText>
        </w:r>
      </w:del>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del w:id="507" w:author="Won Do Lee [2]" w:date="2023-07-13T11:28:00Z">
        <w:r w:rsidR="006F3D9C" w:rsidDel="00AE62D5">
          <w:delText>G</w:delText>
        </w:r>
        <w:r w:rsidR="00EE77C4" w:rsidDel="00AE62D5">
          <w:rPr>
            <w:rFonts w:hint="eastAsia"/>
          </w:rPr>
          <w:delText>3</w:delText>
        </w:r>
        <w:r w:rsidR="00D84B30" w:rsidRPr="00005E6E" w:rsidDel="00AE62D5">
          <w:delText xml:space="preserve"> </w:delText>
        </w:r>
      </w:del>
      <w:ins w:id="508" w:author="Won Do Lee [2]" w:date="2023-07-13T11:28:00Z">
        <w:r w:rsidR="00AE62D5">
          <w:t>G</w:t>
        </w:r>
      </w:ins>
      <w:ins w:id="509" w:author="Won Do Lee [2]" w:date="2023-07-13T12:56:00Z">
        <w:r w:rsidR="00D26A45">
          <w:t>3</w:t>
        </w:r>
      </w:ins>
      <w:ins w:id="510" w:author="Won Do Lee [2]" w:date="2023-07-13T11:28:00Z">
        <w:r w:rsidR="00AE62D5" w:rsidRPr="00005E6E">
          <w:t xml:space="preserve"> </w:t>
        </w:r>
      </w:ins>
      <w:r w:rsidR="00D84B30" w:rsidRPr="00005E6E">
        <w:t xml:space="preserve">and </w:t>
      </w:r>
      <w:del w:id="511" w:author="Won Do Lee [2]" w:date="2023-07-13T11:28:00Z">
        <w:r w:rsidR="006F3D9C" w:rsidDel="00AE62D5">
          <w:delText>G</w:delText>
        </w:r>
        <w:r w:rsidR="00EE77C4" w:rsidDel="00AE62D5">
          <w:rPr>
            <w:rFonts w:hint="eastAsia"/>
          </w:rPr>
          <w:delText>4</w:delText>
        </w:r>
        <w:r w:rsidR="006E2161" w:rsidRPr="00005E6E" w:rsidDel="00AE62D5">
          <w:delText xml:space="preserve"> </w:delText>
        </w:r>
      </w:del>
      <w:ins w:id="512" w:author="Won Do Lee [2]" w:date="2023-07-13T11:28:00Z">
        <w:r w:rsidR="00AE62D5">
          <w:t>G</w:t>
        </w:r>
      </w:ins>
      <w:ins w:id="513" w:author="Won Do Lee [2]" w:date="2023-07-13T12:56:00Z">
        <w:r w:rsidR="00D26A45">
          <w:t>4</w:t>
        </w:r>
      </w:ins>
      <w:ins w:id="514" w:author="Won Do Lee [2]" w:date="2023-07-13T11:28:00Z">
        <w:r w:rsidR="00AE62D5" w:rsidRPr="00005E6E">
          <w:t xml:space="preserve"> </w:t>
        </w:r>
      </w:ins>
      <w:r w:rsidR="00F52F39" w:rsidRPr="00005E6E">
        <w:t xml:space="preserve">that </w:t>
      </w:r>
      <w:r w:rsidR="00D84B30" w:rsidRPr="00005E6E">
        <w:t xml:space="preserve">high-income households </w:t>
      </w:r>
      <w:del w:id="515" w:author="Won Do Lee [2]" w:date="2023-07-13T11:28:00Z">
        <w:r w:rsidR="00D84B30" w:rsidRPr="00005E6E" w:rsidDel="00AE62D5">
          <w:delText>and self-employed workers</w:delText>
        </w:r>
        <w:r w:rsidR="00544473" w:rsidRPr="00005E6E" w:rsidDel="00AE62D5">
          <w:delText xml:space="preserve"> </w:delText>
        </w:r>
      </w:del>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del w:id="516" w:author="Won Do Lee [2]" w:date="2023-07-13T11:29:00Z">
        <w:r w:rsidR="006F3D9C" w:rsidDel="00AE62D5">
          <w:delText>G</w:delText>
        </w:r>
        <w:r w:rsidR="00EE77C4" w:rsidDel="00AE62D5">
          <w:rPr>
            <w:rFonts w:hint="eastAsia"/>
          </w:rPr>
          <w:delText>2</w:delText>
        </w:r>
        <w:r w:rsidR="00EE77C4" w:rsidDel="00AE62D5">
          <w:delText xml:space="preserve"> </w:delText>
        </w:r>
        <w:r w:rsidR="00113AEF" w:rsidRPr="00005E6E" w:rsidDel="00AE62D5">
          <w:delText xml:space="preserve">and </w:delText>
        </w:r>
        <w:r w:rsidR="006F3D9C" w:rsidDel="00AE62D5">
          <w:delText>G</w:delText>
        </w:r>
      </w:del>
      <w:ins w:id="517" w:author="Won Do Lee [2]" w:date="2023-07-13T11:29:00Z">
        <w:r w:rsidR="00AE62D5">
          <w:t>G</w:t>
        </w:r>
      </w:ins>
      <w:ins w:id="518" w:author="Won Do Lee [2]" w:date="2023-07-13T12:57:00Z">
        <w:r w:rsidR="00D26A45">
          <w:t>4</w:t>
        </w:r>
      </w:ins>
      <w:del w:id="519" w:author="Won Do Lee [2]" w:date="2023-07-13T11:29:00Z">
        <w:r w:rsidR="00EE77C4" w:rsidDel="00AE62D5">
          <w:rPr>
            <w:rFonts w:hint="eastAsia"/>
          </w:rPr>
          <w:delText>4</w:delText>
        </w:r>
      </w:del>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del w:id="520" w:author="Won Do Lee [2]" w:date="2023-07-13T11:29:00Z">
        <w:r w:rsidR="00C7047E" w:rsidRPr="00005E6E" w:rsidDel="00AE62D5">
          <w:delText xml:space="preserve"> and </w:delText>
        </w:r>
        <w:r w:rsidR="006F3D9C" w:rsidDel="00AE62D5">
          <w:delText>G</w:delText>
        </w:r>
        <w:r w:rsidR="00EE77C4" w:rsidDel="00AE62D5">
          <w:rPr>
            <w:rFonts w:hint="eastAsia"/>
          </w:rPr>
          <w:delText>3</w:delText>
        </w:r>
      </w:del>
      <w:r w:rsidR="00C7047E" w:rsidRPr="00005E6E">
        <w:t>.</w:t>
      </w:r>
    </w:p>
    <w:p w14:paraId="654DF76A" w14:textId="2E4291E8" w:rsidR="008D25D1" w:rsidRDefault="00270360" w:rsidP="000F3486">
      <w:pPr>
        <w:spacing w:after="240"/>
        <w:rPr>
          <w:ins w:id="521" w:author="Won Do Lee [2]" w:date="2023-07-13T13:06:00Z"/>
        </w:rPr>
      </w:pPr>
      <w:ins w:id="522" w:author="Won Do Lee [2]" w:date="2023-07-13T13:09:00Z">
        <w:r w:rsidRPr="00270360">
          <w:fldChar w:fldCharType="begin"/>
        </w:r>
        <w:r w:rsidRPr="00270360">
          <w:instrText xml:space="preserve"> REF _Ref140146213 \h </w:instrText>
        </w:r>
      </w:ins>
      <w:r w:rsidRPr="00270360">
        <w:rPr>
          <w:rPrChange w:id="523" w:author="Won Do Lee [2]" w:date="2023-07-13T13:10:00Z">
            <w:rPr>
              <w:b/>
              <w:bCs/>
            </w:rPr>
          </w:rPrChange>
        </w:rPr>
        <w:instrText xml:space="preserve"> \* MERGEFORMAT </w:instrText>
      </w:r>
      <w:r w:rsidRPr="00270360">
        <w:fldChar w:fldCharType="separate"/>
      </w:r>
      <w:ins w:id="524" w:author="Won Do Lee [2]" w:date="2023-07-13T13:09:00Z">
        <w:r w:rsidRPr="00270360">
          <w:rPr>
            <w:rPrChange w:id="525" w:author="Won Do Lee [2]" w:date="2023-07-13T13:10:00Z">
              <w:rPr>
                <w:b/>
                <w:bCs/>
              </w:rPr>
            </w:rPrChange>
          </w:rPr>
          <w:t>Table 4</w:t>
        </w:r>
        <w:r w:rsidRPr="00270360">
          <w:fldChar w:fldCharType="end"/>
        </w:r>
      </w:ins>
      <w:r w:rsidR="002E7F9B" w:rsidRPr="00270360">
        <w:fldChar w:fldCharType="begin"/>
      </w:r>
      <w:r w:rsidR="002E7F9B" w:rsidRPr="00270360">
        <w:instrText xml:space="preserve"> REF _Ref81242131 \h </w:instrText>
      </w:r>
      <w:r w:rsidR="00B82758" w:rsidRPr="00270360">
        <w:instrText xml:space="preserve"> \* MERGEFORMAT </w:instrText>
      </w:r>
      <w:r w:rsidR="002E7F9B" w:rsidRPr="00270360">
        <w:fldChar w:fldCharType="separate"/>
      </w:r>
      <w:del w:id="526" w:author="Won Do Lee [2]" w:date="2023-07-13T13:09:00Z">
        <w:r w:rsidR="00547E5C" w:rsidRPr="00270360" w:rsidDel="00270360">
          <w:delText>Table 4</w:delText>
        </w:r>
      </w:del>
      <w:r w:rsidR="002E7F9B" w:rsidRPr="00270360">
        <w:fldChar w:fldCharType="end"/>
      </w:r>
      <w:r w:rsidR="002E7F9B" w:rsidRPr="00270360">
        <w:t xml:space="preserve"> </w:t>
      </w:r>
      <w:del w:id="527" w:author="Won Do Lee [2]" w:date="2023-07-13T13:05:00Z">
        <w:r w:rsidR="002E7F9B" w:rsidRPr="00270360" w:rsidDel="008D25D1">
          <w:delText xml:space="preserve">details </w:delText>
        </w:r>
      </w:del>
      <w:ins w:id="528" w:author="Won Do Lee [2]" w:date="2023-07-13T13:05:00Z">
        <w:r w:rsidR="008D25D1" w:rsidRPr="00270360">
          <w:t>shows</w:t>
        </w:r>
        <w:r w:rsidR="008D25D1" w:rsidRPr="00005E6E">
          <w:t xml:space="preserve"> </w:t>
        </w:r>
      </w:ins>
      <w:r w:rsidR="002E7F9B" w:rsidRPr="00005E6E">
        <w:t xml:space="preserve">the </w:t>
      </w:r>
      <w:r w:rsidR="00E41A5C" w:rsidRPr="00005E6E">
        <w:t xml:space="preserve">estimated coefficients </w:t>
      </w:r>
      <w:r w:rsidR="006235D2" w:rsidRPr="00005E6E">
        <w:t>for</w:t>
      </w:r>
      <w:r w:rsidR="00400CDB" w:rsidRPr="00005E6E">
        <w:t xml:space="preserve"> selected factors </w:t>
      </w:r>
      <w:del w:id="529"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w:t>
      </w:r>
      <w:ins w:id="530" w:author="Won Do Lee [2]" w:date="2023-07-13T13:05:00Z">
        <w:r w:rsidR="008D25D1" w:rsidRPr="008D25D1">
          <w:t xml:space="preserve"> People living in London were generally classified as G1, followed by high cumulative COVID-19 infection rates before the lockdown and relatively higher clinical capacity (i.e., density of hospitals). On the contrary, people living in Yorkshire and the Humber, and parts of East Midlands and South West were more likely classified as G4, where there </w:t>
        </w:r>
        <w:r w:rsidR="008D25D1" w:rsidRPr="008D25D1">
          <w:lastRenderedPageBreak/>
          <w:t>were relatively lower self-employed workers</w:t>
        </w:r>
      </w:ins>
      <w:ins w:id="531" w:author="Won Do Lee [2]" w:date="2023-07-13T13:06:00Z">
        <w:r w:rsidR="008D25D1">
          <w:t xml:space="preserve"> and lo</w:t>
        </w:r>
      </w:ins>
      <w:ins w:id="532" w:author="Won Do Lee [2]" w:date="2023-07-13T13:07:00Z">
        <w:r w:rsidR="008D25D1">
          <w:t>wer middle class (i.e., Social Grade C1)</w:t>
        </w:r>
      </w:ins>
      <w:ins w:id="533" w:author="Won Do Lee [2]" w:date="2023-07-13T13:05:00Z">
        <w:r w:rsidR="008D25D1" w:rsidRPr="008D25D1">
          <w:t xml:space="preserve">. Among the remaining clusters, high levels of the share of high-income households and households with more than three vehicles were more likely classified as G2. </w:t>
        </w:r>
      </w:ins>
      <w:ins w:id="534" w:author="Won Do Lee [2]" w:date="2023-07-13T13:07:00Z">
        <w:r w:rsidR="008D25D1">
          <w:t xml:space="preserve">Finally, </w:t>
        </w:r>
      </w:ins>
      <w:ins w:id="535" w:author="Won Do Lee [2]" w:date="2023-07-13T13:05:00Z">
        <w:r w:rsidR="008D25D1" w:rsidRPr="008D25D1">
          <w:t>G3 was more likely located in local authorities in the North East, where the share of median-income households and more than three bedrooms in the house were dominant. The five most significant features for classifying each cluster are described as follows:</w:t>
        </w:r>
      </w:ins>
    </w:p>
    <w:p w14:paraId="6DAFD419" w14:textId="38247D99" w:rsidR="006235D2" w:rsidRPr="00005E6E" w:rsidDel="00073B77" w:rsidRDefault="00400CDB" w:rsidP="000F3486">
      <w:pPr>
        <w:spacing w:after="240"/>
        <w:rPr>
          <w:del w:id="536" w:author="Won Do Lee [2]" w:date="2023-07-13T10:20:00Z"/>
        </w:rPr>
      </w:pPr>
      <w:del w:id="537" w:author="Won Do Lee [2]" w:date="2023-07-13T13:07:00Z">
        <w:r w:rsidRPr="00005E6E" w:rsidDel="008D25D1">
          <w:delText xml:space="preserve"> </w:delText>
        </w:r>
        <w:r w:rsidR="00387354" w:rsidRPr="00005E6E" w:rsidDel="008D25D1">
          <w:delText>I</w:delText>
        </w:r>
        <w:r w:rsidR="006235D2" w:rsidRPr="00005E6E" w:rsidDel="008D25D1">
          <w:delText xml:space="preserve">t </w:delText>
        </w:r>
        <w:r w:rsidR="008C5621" w:rsidRPr="00005E6E" w:rsidDel="008D25D1">
          <w:delText xml:space="preserve">was </w:delText>
        </w:r>
        <w:r w:rsidR="006235D2" w:rsidRPr="00005E6E" w:rsidDel="008D25D1">
          <w:delText xml:space="preserve">generally classified </w:delText>
        </w:r>
        <w:r w:rsidR="001F1FB0" w:rsidRPr="00005E6E" w:rsidDel="008D25D1">
          <w:delText>as</w:delText>
        </w:r>
        <w:r w:rsidR="006235D2" w:rsidRPr="00005E6E" w:rsidDel="008D25D1">
          <w:delText xml:space="preserve"> </w:delText>
        </w:r>
        <w:r w:rsidR="006F3D9C" w:rsidDel="008D25D1">
          <w:delText>G</w:delText>
        </w:r>
      </w:del>
      <w:del w:id="538" w:author="Won Do Lee [2]" w:date="2023-07-13T12:57:00Z">
        <w:r w:rsidR="006F3D9C" w:rsidDel="00285205">
          <w:delText>4</w:delText>
        </w:r>
      </w:del>
      <w:del w:id="539" w:author="Won Do Lee [2]" w:date="2023-07-13T13:07:00Z">
        <w:r w:rsidR="0076168B" w:rsidRPr="00005E6E" w:rsidDel="008D25D1">
          <w:delText xml:space="preserve">, </w:delText>
        </w:r>
      </w:del>
      <w:del w:id="540" w:author="Won Do Lee [2]" w:date="2023-07-13T13:00:00Z">
        <w:r w:rsidR="0076168B" w:rsidRPr="00005E6E" w:rsidDel="00285205">
          <w:delText xml:space="preserve">where </w:delText>
        </w:r>
        <w:r w:rsidR="00145478" w:rsidRPr="00005E6E" w:rsidDel="00285205">
          <w:delText>t</w:delText>
        </w:r>
        <w:r w:rsidR="00C15921" w:rsidRPr="00005E6E" w:rsidDel="00285205">
          <w:delText xml:space="preserve">he share of </w:delText>
        </w:r>
        <w:r w:rsidR="00B91767" w:rsidRPr="00005E6E" w:rsidDel="00285205">
          <w:delText>household</w:delText>
        </w:r>
        <w:r w:rsidR="007C52F7" w:rsidRPr="00005E6E" w:rsidDel="00285205">
          <w:delText>s</w:delText>
        </w:r>
        <w:r w:rsidR="00B91767" w:rsidRPr="00005E6E" w:rsidDel="00285205">
          <w:delText xml:space="preserve"> with more than </w:delText>
        </w:r>
        <w:r w:rsidR="007A3AE2" w:rsidRPr="00005E6E" w:rsidDel="00285205">
          <w:delText>three</w:delText>
        </w:r>
        <w:r w:rsidR="00B91767" w:rsidRPr="00005E6E" w:rsidDel="00285205">
          <w:delText xml:space="preserve"> vehicles, </w:delText>
        </w:r>
      </w:del>
      <w:del w:id="541" w:author="Won Do Lee [2]" w:date="2023-07-13T11:29:00Z">
        <w:r w:rsidR="00B91767" w:rsidRPr="00005E6E" w:rsidDel="00B44D68">
          <w:delText>self-employed</w:delText>
        </w:r>
        <w:r w:rsidR="007D29E6" w:rsidRPr="00005E6E" w:rsidDel="00B44D68">
          <w:delText xml:space="preserve"> workers</w:delText>
        </w:r>
      </w:del>
      <w:del w:id="542" w:author="Won Do Lee [2]" w:date="2023-07-13T13:00:00Z">
        <w:r w:rsidR="007D29E6" w:rsidRPr="00005E6E" w:rsidDel="00285205">
          <w:delText>,</w:delText>
        </w:r>
        <w:r w:rsidR="00387354" w:rsidRPr="00005E6E" w:rsidDel="00285205">
          <w:delText xml:space="preserve"> and</w:delText>
        </w:r>
        <w:r w:rsidR="007D29E6" w:rsidRPr="00005E6E" w:rsidDel="00285205">
          <w:delText xml:space="preserve"> </w:delText>
        </w:r>
        <w:r w:rsidR="00B569FA" w:rsidRPr="00005E6E" w:rsidDel="00285205">
          <w:delText>people in the lower middle class</w:delText>
        </w:r>
        <w:r w:rsidR="00557473" w:rsidRPr="00005E6E" w:rsidDel="00285205">
          <w:delText xml:space="preserve"> </w:delText>
        </w:r>
        <w:r w:rsidR="00E9788C" w:rsidRPr="00005E6E" w:rsidDel="00285205">
          <w:delText>(i.e., social grade C1)</w:delText>
        </w:r>
      </w:del>
      <w:del w:id="543" w:author="Won Do Lee [2]" w:date="2023-07-13T11:29:00Z">
        <w:r w:rsidR="00E9788C" w:rsidRPr="00005E6E" w:rsidDel="00B44D68">
          <w:delText xml:space="preserve"> </w:delText>
        </w:r>
        <w:r w:rsidR="0076168B" w:rsidRPr="00005E6E" w:rsidDel="00B44D68">
          <w:delText xml:space="preserve">were </w:delText>
        </w:r>
        <w:r w:rsidR="00BB5D09" w:rsidRPr="00005E6E" w:rsidDel="00B44D68">
          <w:delText>substantially low</w:delText>
        </w:r>
        <w:r w:rsidR="00BD48E5" w:rsidRPr="00005E6E" w:rsidDel="00B44D68">
          <w:delText>er</w:delText>
        </w:r>
      </w:del>
      <w:del w:id="544" w:author="Won Do Lee [2]" w:date="2023-07-13T13:00:00Z">
        <w:r w:rsidR="00557473" w:rsidRPr="00005E6E" w:rsidDel="00285205">
          <w:delText>.</w:delText>
        </w:r>
      </w:del>
      <w:del w:id="545" w:author="Won Do Lee [2]" w:date="2023-07-13T13:02:00Z">
        <w:r w:rsidR="00557473" w:rsidRPr="00005E6E" w:rsidDel="00285205">
          <w:delText xml:space="preserve"> </w:delText>
        </w:r>
        <w:r w:rsidR="00BD48E5" w:rsidRPr="00005E6E" w:rsidDel="00285205">
          <w:delText>In contrast</w:delText>
        </w:r>
        <w:r w:rsidR="00B5206D" w:rsidRPr="00005E6E" w:rsidDel="00285205">
          <w:delText xml:space="preserve">, </w:delText>
        </w:r>
        <w:r w:rsidR="006F3D9C" w:rsidDel="00285205">
          <w:delText>G1</w:delText>
        </w:r>
        <w:r w:rsidR="00B5206D" w:rsidRPr="00005E6E" w:rsidDel="00285205">
          <w:delText xml:space="preserve"> </w:delText>
        </w:r>
        <w:r w:rsidR="00387354" w:rsidRPr="00005E6E" w:rsidDel="00285205">
          <w:delText xml:space="preserve">was </w:delText>
        </w:r>
        <w:r w:rsidR="007B45C7" w:rsidRPr="00005E6E" w:rsidDel="00285205">
          <w:delText xml:space="preserve">more likely </w:delText>
        </w:r>
        <w:r w:rsidR="00DC27C6" w:rsidRPr="00005E6E" w:rsidDel="00285205">
          <w:delText>located in the local authoritie</w:delText>
        </w:r>
      </w:del>
      <w:ins w:id="546" w:author="Won Do Lee" w:date="2023-01-19T23:24:00Z">
        <w:del w:id="547" w:author="Won Do Lee [2]" w:date="2023-07-13T13:02:00Z">
          <w:r w:rsidR="001E7E1F" w:rsidRPr="00005E6E" w:rsidDel="00285205">
            <w:delText xml:space="preserve">s; </w:delText>
          </w:r>
        </w:del>
      </w:ins>
      <w:del w:id="548" w:author="Won Do Lee [2]" w:date="2023-07-13T13:02:00Z">
        <w:r w:rsidR="00DC27C6" w:rsidRPr="00005E6E" w:rsidDel="00285205">
          <w:delText>s</w:delText>
        </w:r>
      </w:del>
      <w:del w:id="549" w:author="Won Do Lee [2]" w:date="2023-07-13T11:29:00Z">
        <w:r w:rsidR="00DC27C6" w:rsidRPr="00005E6E" w:rsidDel="00B44D68">
          <w:delText xml:space="preserve"> </w:delText>
        </w:r>
      </w:del>
      <w:del w:id="550" w:author="Won Do Lee [2]" w:date="2023-07-13T12:58:00Z">
        <w:r w:rsidR="00C15921" w:rsidRPr="00005E6E" w:rsidDel="00285205">
          <w:delText>the share</w:delText>
        </w:r>
        <w:r w:rsidR="00DC27C6" w:rsidRPr="00005E6E" w:rsidDel="00285205">
          <w:delText xml:space="preserve"> of high</w:delText>
        </w:r>
        <w:r w:rsidR="005210A2" w:rsidRPr="00005E6E" w:rsidDel="00285205">
          <w:delText>-</w:delText>
        </w:r>
        <w:r w:rsidR="00DC27C6" w:rsidRPr="00005E6E" w:rsidDel="00285205">
          <w:delText xml:space="preserve">income households, </w:delText>
        </w:r>
      </w:del>
      <w:del w:id="551" w:author="Won Do Lee [2]" w:date="2023-07-13T13:00:00Z">
        <w:r w:rsidR="00462AAB" w:rsidRPr="00005E6E" w:rsidDel="00285205">
          <w:delText>cumulative COVID-19 infection rates before the lockdown</w:delText>
        </w:r>
      </w:del>
      <w:del w:id="552" w:author="Won Do Lee [2]" w:date="2023-07-13T11:30:00Z">
        <w:r w:rsidR="00462AAB" w:rsidRPr="00005E6E" w:rsidDel="00B44D68">
          <w:delText xml:space="preserve">, and </w:delText>
        </w:r>
        <w:r w:rsidR="00D339E1" w:rsidRPr="00005E6E" w:rsidDel="00B44D68">
          <w:delText>minority ethnic groups</w:delText>
        </w:r>
        <w:r w:rsidR="00CB7E9A" w:rsidRPr="00005E6E" w:rsidDel="00B44D68">
          <w:delText xml:space="preserve"> were </w:delText>
        </w:r>
        <w:r w:rsidR="007A447C" w:rsidRPr="00005E6E" w:rsidDel="00B44D68">
          <w:delText>comp</w:delText>
        </w:r>
        <w:r w:rsidR="0009274A" w:rsidRPr="00005E6E" w:rsidDel="00B44D68">
          <w:delText>a</w:delText>
        </w:r>
        <w:r w:rsidR="007A447C" w:rsidRPr="00005E6E" w:rsidDel="00B44D68">
          <w:delText>ratively</w:delText>
        </w:r>
        <w:r w:rsidR="00364AA3" w:rsidRPr="00005E6E" w:rsidDel="00B44D68">
          <w:delText xml:space="preserve"> high</w:delText>
        </w:r>
      </w:del>
      <w:del w:id="553" w:author="Won Do Lee [2]" w:date="2023-07-13T13:02:00Z">
        <w:r w:rsidR="00D26C6D" w:rsidRPr="00005E6E" w:rsidDel="00285205">
          <w:delText>.</w:delText>
        </w:r>
      </w:del>
      <w:del w:id="554" w:author="Won Do Lee [2]" w:date="2023-07-13T13:03:00Z">
        <w:r w:rsidR="00D26C6D" w:rsidRPr="00005E6E" w:rsidDel="00283125">
          <w:delText xml:space="preserve"> </w:delText>
        </w:r>
      </w:del>
      <w:del w:id="555" w:author="Won Do Lee [2]" w:date="2023-07-13T13:07:00Z">
        <w:r w:rsidR="001F5FCD" w:rsidRPr="00005E6E" w:rsidDel="008D25D1">
          <w:delText>Among the remain</w:delText>
        </w:r>
        <w:r w:rsidR="00CD7182" w:rsidRPr="00005E6E" w:rsidDel="008D25D1">
          <w:delText>ing</w:delText>
        </w:r>
        <w:r w:rsidR="001F5FCD" w:rsidRPr="00005E6E" w:rsidDel="008D25D1">
          <w:delText xml:space="preserve"> </w:delText>
        </w:r>
        <w:r w:rsidR="00CD7182" w:rsidRPr="00005E6E" w:rsidDel="008D25D1">
          <w:delText xml:space="preserve">clusters, </w:delText>
        </w:r>
        <w:r w:rsidR="008830D0" w:rsidRPr="00005E6E" w:rsidDel="008D25D1">
          <w:delText xml:space="preserve">high levels of the share of </w:delText>
        </w:r>
      </w:del>
      <w:del w:id="556" w:author="Won Do Lee [2]" w:date="2023-07-13T13:04:00Z">
        <w:r w:rsidR="008830D0" w:rsidRPr="00005E6E" w:rsidDel="00283125">
          <w:delText>middle</w:delText>
        </w:r>
      </w:del>
      <w:del w:id="557" w:author="Won Do Lee [2]" w:date="2023-07-13T13:07:00Z">
        <w:r w:rsidR="008830D0" w:rsidRPr="00005E6E" w:rsidDel="008D25D1">
          <w:delText xml:space="preserve">-income households, and </w:delText>
        </w:r>
      </w:del>
      <w:del w:id="558" w:author="Won Do Lee [2]" w:date="2023-07-13T11:30:00Z">
        <w:r w:rsidR="008830D0" w:rsidRPr="00005E6E" w:rsidDel="00B44D68">
          <w:delText xml:space="preserve">more than three bedrooms in the house </w:delText>
        </w:r>
      </w:del>
      <w:del w:id="559" w:author="Won Do Lee [2]" w:date="2023-07-13T13:07:00Z">
        <w:r w:rsidR="008830D0" w:rsidRPr="00005E6E" w:rsidDel="008D25D1">
          <w:delText xml:space="preserve">were more likely classified as </w:delText>
        </w:r>
      </w:del>
      <w:del w:id="560" w:author="Won Do Lee [2]" w:date="2023-07-13T11:30:00Z">
        <w:r w:rsidR="006F3D9C" w:rsidDel="00B44D68">
          <w:delText>G3</w:delText>
        </w:r>
      </w:del>
      <w:del w:id="561" w:author="Won Do Lee [2]" w:date="2023-07-13T13:07:00Z">
        <w:r w:rsidR="008830D0" w:rsidRPr="00005E6E" w:rsidDel="008D25D1">
          <w:delText>. At the same time,</w:delText>
        </w:r>
        <w:r w:rsidR="007F0367" w:rsidRPr="00005E6E" w:rsidDel="008D25D1">
          <w:delText xml:space="preserve"> </w:delText>
        </w:r>
      </w:del>
      <w:del w:id="562" w:author="Won Do Lee [2]" w:date="2023-07-13T13:04:00Z">
        <w:r w:rsidR="006F3D9C" w:rsidDel="00283125">
          <w:delText>G2</w:delText>
        </w:r>
        <w:r w:rsidR="00B22222" w:rsidRPr="00005E6E" w:rsidDel="00283125">
          <w:delText xml:space="preserve"> </w:delText>
        </w:r>
      </w:del>
      <w:del w:id="563" w:author="Won Do Lee [2]" w:date="2023-07-13T13:07:00Z">
        <w:r w:rsidR="008C5621" w:rsidRPr="00005E6E" w:rsidDel="008D25D1">
          <w:delText>was</w:delText>
        </w:r>
        <w:r w:rsidR="00B22222" w:rsidRPr="00005E6E" w:rsidDel="008D25D1">
          <w:delText xml:space="preserve"> </w:delText>
        </w:r>
        <w:r w:rsidR="00237117" w:rsidRPr="00005E6E" w:rsidDel="008D25D1">
          <w:delText>more likely located in local authorities</w:delText>
        </w:r>
      </w:del>
      <w:ins w:id="564" w:author="Won Do Lee" w:date="2023-01-19T23:24:00Z">
        <w:del w:id="565" w:author="Won Do Lee [2]" w:date="2023-07-13T13:07:00Z">
          <w:r w:rsidR="001E7E1F" w:rsidRPr="00005E6E" w:rsidDel="008D25D1">
            <w:delText xml:space="preserve">; </w:delText>
          </w:r>
        </w:del>
      </w:ins>
      <w:del w:id="566" w:author="Won Do Lee [2]" w:date="2023-07-13T13:07:00Z">
        <w:r w:rsidR="00237117" w:rsidRPr="00005E6E" w:rsidDel="008D25D1">
          <w:delText xml:space="preserve"> </w:delText>
        </w:r>
        <w:r w:rsidR="002813E2" w:rsidRPr="00005E6E" w:rsidDel="008D25D1">
          <w:delText xml:space="preserve">that </w:delText>
        </w:r>
        <w:r w:rsidR="009A47F9" w:rsidRPr="00005E6E" w:rsidDel="008D25D1">
          <w:delText>t</w:delText>
        </w:r>
        <w:r w:rsidR="00237117" w:rsidRPr="00005E6E" w:rsidDel="008D25D1">
          <w:delText xml:space="preserve">he share of </w:delText>
        </w:r>
      </w:del>
      <w:del w:id="567" w:author="Won Do Lee [2]" w:date="2023-07-13T11:30:00Z">
        <w:r w:rsidR="007F0367" w:rsidRPr="00005E6E" w:rsidDel="00B44D68">
          <w:delText>high-</w:delText>
        </w:r>
      </w:del>
      <w:del w:id="568" w:author="Won Do Lee [2]" w:date="2023-07-13T13:07:00Z">
        <w:r w:rsidR="007F0367" w:rsidRPr="00005E6E" w:rsidDel="008D25D1">
          <w:delText>income households</w:delText>
        </w:r>
      </w:del>
      <w:del w:id="569" w:author="Won Do Lee [2]" w:date="2023-07-13T13:04:00Z">
        <w:r w:rsidR="007F0367" w:rsidRPr="00005E6E" w:rsidDel="00283125">
          <w:delText xml:space="preserve">, </w:delText>
        </w:r>
      </w:del>
      <w:del w:id="570" w:author="Won Do Lee [2]" w:date="2023-07-13T11:31:00Z">
        <w:r w:rsidR="007F0367" w:rsidRPr="00005E6E" w:rsidDel="00B44D68">
          <w:delText>lower middle class, and Black African</w:delText>
        </w:r>
        <w:r w:rsidR="008C5621" w:rsidRPr="00005E6E" w:rsidDel="00B44D68">
          <w:delText xml:space="preserve"> were </w:delText>
        </w:r>
        <w:r w:rsidR="00532775" w:rsidRPr="00005E6E" w:rsidDel="00B44D68">
          <w:delText>relatively higher</w:delText>
        </w:r>
      </w:del>
      <w:del w:id="571" w:author="Won Do Lee [2]" w:date="2023-07-13T12:46:00Z">
        <w:r w:rsidR="0092552D" w:rsidRPr="00005E6E" w:rsidDel="00AA353F">
          <w:delText>.</w:delText>
        </w:r>
      </w:del>
    </w:p>
    <w:p w14:paraId="6ED91670" w14:textId="5DAB2D85" w:rsidR="00E866CD" w:rsidRPr="00005E6E" w:rsidDel="008D25D1" w:rsidRDefault="006235D2" w:rsidP="000F3486">
      <w:pPr>
        <w:spacing w:after="240"/>
        <w:rPr>
          <w:del w:id="572" w:author="Won Do Lee [2]" w:date="2023-07-13T13:07:00Z"/>
        </w:rPr>
      </w:pPr>
      <w:del w:id="573" w:author="Won Do Lee [2]" w:date="2023-07-13T10:19:00Z">
        <w:r w:rsidRPr="00005E6E" w:rsidDel="00073B77">
          <w:delText>Lastly</w:delText>
        </w:r>
        <w:r w:rsidR="00DA1A6E" w:rsidRPr="00005E6E" w:rsidDel="00073B77">
          <w:delText xml:space="preserve">, </w:delText>
        </w:r>
        <w:r w:rsidR="00CC4495" w:rsidRPr="00005E6E" w:rsidDel="00073B77">
          <w:fldChar w:fldCharType="begin"/>
        </w:r>
        <w:r w:rsidR="00CC4495" w:rsidRPr="008D25D1" w:rsidDel="00073B77">
          <w:delInstrText xml:space="preserve"> REF _Ref81245493 \h </w:delInstrText>
        </w:r>
        <w:r w:rsidR="00B82758" w:rsidRPr="008D25D1" w:rsidDel="00073B77">
          <w:delInstrText xml:space="preserve"> \* MERGEFORMAT </w:delInstrText>
        </w:r>
        <w:r w:rsidR="00CC4495" w:rsidRPr="00005E6E" w:rsidDel="00073B77">
          <w:fldChar w:fldCharType="separate"/>
        </w:r>
        <w:r w:rsidR="00547E5C" w:rsidRPr="00005E6E" w:rsidDel="00073B77">
          <w:delText xml:space="preserve">Figure </w:delText>
        </w:r>
        <w:r w:rsidR="00547E5C" w:rsidDel="00073B77">
          <w:delText>7</w:delText>
        </w:r>
        <w:r w:rsidR="00CC4495" w:rsidRPr="00005E6E" w:rsidDel="00073B77">
          <w:fldChar w:fldCharType="end"/>
        </w:r>
        <w:r w:rsidR="006C25D2" w:rsidRPr="00005E6E" w:rsidDel="00073B77">
          <w:delText xml:space="preserve"> </w:delText>
        </w:r>
        <w:r w:rsidR="0036713A" w:rsidRPr="00005E6E" w:rsidDel="00073B77">
          <w:delText>illustrates</w:delText>
        </w:r>
        <w:r w:rsidR="006C25D2" w:rsidRPr="00005E6E" w:rsidDel="00073B77">
          <w:delText xml:space="preserve"> </w:delText>
        </w:r>
        <w:r w:rsidR="0036713A" w:rsidRPr="00005E6E" w:rsidDel="00073B77">
          <w:delText xml:space="preserve">how </w:delText>
        </w:r>
        <w:r w:rsidR="007E53A8" w:rsidRPr="00005E6E" w:rsidDel="00073B77">
          <w:delText xml:space="preserve">RF </w:delText>
        </w:r>
        <w:r w:rsidR="001E333C" w:rsidRPr="00005E6E" w:rsidDel="00073B77">
          <w:delText xml:space="preserve">emphasised </w:delText>
        </w:r>
        <w:r w:rsidR="00916491" w:rsidRPr="00005E6E" w:rsidDel="00073B77">
          <w:delText xml:space="preserve">the </w:delText>
        </w:r>
        <w:r w:rsidR="001B7B6F" w:rsidRPr="00005E6E" w:rsidDel="00073B77">
          <w:delText>relative contribution</w:delText>
        </w:r>
        <w:r w:rsidR="00876AF7" w:rsidRPr="00005E6E" w:rsidDel="00073B77">
          <w:delText xml:space="preserve">s of each feature to </w:delText>
        </w:r>
        <w:r w:rsidR="00443596" w:rsidRPr="00005E6E" w:rsidDel="00073B77">
          <w:delText xml:space="preserve">predict </w:delText>
        </w:r>
        <w:r w:rsidR="00876AF7" w:rsidRPr="00005E6E" w:rsidDel="00073B77">
          <w:delText>the clusters</w:delText>
        </w:r>
        <w:r w:rsidR="00443596" w:rsidRPr="00005E6E" w:rsidDel="00073B77">
          <w:delText xml:space="preserve"> </w:delText>
        </w:r>
        <w:r w:rsidR="005501F5" w:rsidRPr="00005E6E" w:rsidDel="00073B77">
          <w:delText>and how</w:delText>
        </w:r>
        <w:r w:rsidR="00876AF7" w:rsidRPr="00005E6E" w:rsidDel="00073B77">
          <w:delText xml:space="preserve"> much</w:delText>
        </w:r>
        <w:r w:rsidR="005501F5" w:rsidRPr="00005E6E" w:rsidDel="00073B77">
          <w:delText xml:space="preserve"> each feature</w:delText>
        </w:r>
        <w:r w:rsidR="008A25BE" w:rsidRPr="00005E6E" w:rsidDel="00073B77">
          <w:delText xml:space="preserve"> </w:delText>
        </w:r>
        <w:r w:rsidR="00876AF7" w:rsidRPr="00005E6E" w:rsidDel="00073B77">
          <w:delText xml:space="preserve">explains </w:delText>
        </w:r>
        <w:r w:rsidR="008A25BE" w:rsidRPr="00005E6E" w:rsidDel="00073B77">
          <w:delText>the output variance</w:delText>
        </w:r>
        <w:r w:rsidR="00876AF7" w:rsidRPr="00005E6E" w:rsidDel="00073B77">
          <w:delText xml:space="preserve"> of MLR LASSO</w:delText>
        </w:r>
        <w:r w:rsidR="00E866CD" w:rsidRPr="00005E6E" w:rsidDel="00073B77">
          <w:delText>. In this case</w:delText>
        </w:r>
        <w:r w:rsidR="007E53A8" w:rsidRPr="00005E6E" w:rsidDel="00073B77">
          <w:delText>,</w:delText>
        </w:r>
        <w:r w:rsidR="00E866CD" w:rsidRPr="00005E6E" w:rsidDel="00073B77">
          <w:delText xml:space="preserve"> </w:delText>
        </w:r>
        <w:r w:rsidR="002440B7" w:rsidRPr="00005E6E" w:rsidDel="00073B77">
          <w:delText xml:space="preserve">the substantial </w:delText>
        </w:r>
        <w:r w:rsidR="00443596" w:rsidRPr="00005E6E" w:rsidDel="00073B77">
          <w:delText>explanatory variable</w:delText>
        </w:r>
        <w:r w:rsidR="00E866CD" w:rsidRPr="00005E6E" w:rsidDel="00073B77">
          <w:delText>s are plotted against their relative importance</w:delText>
        </w:r>
        <w:r w:rsidRPr="00005E6E" w:rsidDel="00073B77">
          <w:delText xml:space="preserve"> from 0 to 1</w:delText>
        </w:r>
        <w:r w:rsidR="007E53A8" w:rsidRPr="00005E6E" w:rsidDel="00073B77">
          <w:delText>.</w:delText>
        </w:r>
        <w:r w:rsidR="002C639D" w:rsidRPr="00005E6E" w:rsidDel="00073B77">
          <w:delText xml:space="preserve"> T</w:delText>
        </w:r>
        <w:r w:rsidR="00532775" w:rsidRPr="00005E6E" w:rsidDel="00073B77">
          <w:delText>he t</w:delText>
        </w:r>
        <w:r w:rsidR="002C639D" w:rsidRPr="00005E6E" w:rsidDel="00073B77">
          <w:delText>op 5</w:delText>
        </w:r>
      </w:del>
      <w:del w:id="574" w:author="Won Do Lee [2]" w:date="2023-07-13T10:20:00Z">
        <w:r w:rsidR="002C639D" w:rsidRPr="00005E6E" w:rsidDel="00073B77">
          <w:delText xml:space="preserve"> </w:delText>
        </w:r>
      </w:del>
      <w:del w:id="575" w:author="Won Do Lee [2]" w:date="2023-07-13T13:07:00Z">
        <w:r w:rsidR="002C639D" w:rsidRPr="00005E6E" w:rsidDel="008D25D1">
          <w:delText>features for each cluster are described as follows:</w:delText>
        </w:r>
      </w:del>
    </w:p>
    <w:p w14:paraId="326836EB" w14:textId="77777777" w:rsidR="00AA353F" w:rsidRPr="00E60DA5" w:rsidRDefault="00AA353F" w:rsidP="00AA353F">
      <w:pPr>
        <w:pStyle w:val="ListParagraph"/>
        <w:numPr>
          <w:ilvl w:val="0"/>
          <w:numId w:val="43"/>
        </w:numPr>
        <w:rPr>
          <w:ins w:id="576" w:author="Won Do Lee [2]" w:date="2023-07-13T12:46:00Z"/>
        </w:rPr>
      </w:pPr>
      <w:bookmarkStart w:id="577" w:name="_Hlk140135928"/>
      <w:ins w:id="578" w:author="Won Do Lee [2]" w:date="2023-07-13T12:46:00Z">
        <w:r w:rsidRPr="00E60DA5">
          <w:t>G1: residency in London (1.77)</w:t>
        </w:r>
        <w:r>
          <w:t xml:space="preserve"> and</w:t>
        </w:r>
        <w:r w:rsidRPr="00E60DA5">
          <w:t xml:space="preserve"> share of self-employed (0.688) /</w:t>
        </w:r>
        <w:r>
          <w:t xml:space="preserve"> household with one vehicle (-0.479), </w:t>
        </w:r>
        <w:r w:rsidRPr="00E60DA5">
          <w:t xml:space="preserve">residency in </w:t>
        </w:r>
        <w:r>
          <w:t xml:space="preserve">West Midlands (-0.418) and </w:t>
        </w:r>
        <w:r w:rsidRPr="00E60DA5">
          <w:t>South West (-0.561)</w:t>
        </w:r>
      </w:ins>
    </w:p>
    <w:p w14:paraId="630F9429" w14:textId="77777777" w:rsidR="00AA353F" w:rsidRPr="00E60DA5" w:rsidRDefault="00AA353F" w:rsidP="00AA353F">
      <w:pPr>
        <w:pStyle w:val="ListParagraph"/>
        <w:numPr>
          <w:ilvl w:val="0"/>
          <w:numId w:val="43"/>
        </w:numPr>
        <w:rPr>
          <w:ins w:id="579" w:author="Won Do Lee [2]" w:date="2023-07-13T12:46:00Z"/>
        </w:rPr>
      </w:pPr>
      <w:ins w:id="580" w:author="Won Do Lee [2]" w:date="2023-07-13T12:46:00Z">
        <w:r w:rsidRPr="00E60DA5">
          <w:t>G2: Percentage of Black African (0.493), Share of high-income households (0.408), social grade C1 (0.313)</w:t>
        </w:r>
        <w:r>
          <w:t>, and more than three vehicles in household / Hospitals (-0.206)</w:t>
        </w:r>
      </w:ins>
    </w:p>
    <w:p w14:paraId="67B3CAF9" w14:textId="77777777" w:rsidR="00AA353F" w:rsidRDefault="00AA353F" w:rsidP="00AA353F">
      <w:pPr>
        <w:pStyle w:val="ListParagraph"/>
        <w:numPr>
          <w:ilvl w:val="0"/>
          <w:numId w:val="43"/>
        </w:numPr>
        <w:rPr>
          <w:ins w:id="581" w:author="Won Do Lee [2]" w:date="2023-07-13T12:46:00Z"/>
        </w:rPr>
      </w:pPr>
      <w:ins w:id="582" w:author="Won Do Lee [2]" w:date="2023-07-13T12:46:00Z">
        <w:r w:rsidRPr="00E60DA5">
          <w:t>G3: residency in North East (0.439), Share of median-income households (0.403)</w:t>
        </w:r>
        <w:r>
          <w:t xml:space="preserve">, and more than three bed rooms in house </w:t>
        </w:r>
        <w:r w:rsidRPr="00E60DA5">
          <w:t>/ Share of high-income households (-0.286)</w:t>
        </w:r>
        <w:r>
          <w:t xml:space="preserve"> and residency in London (-0.148)</w:t>
        </w:r>
      </w:ins>
    </w:p>
    <w:p w14:paraId="777EA9BD" w14:textId="77777777" w:rsidR="00AA353F" w:rsidRDefault="00AA353F" w:rsidP="00AA353F">
      <w:pPr>
        <w:pStyle w:val="ListParagraph"/>
        <w:numPr>
          <w:ilvl w:val="0"/>
          <w:numId w:val="43"/>
        </w:numPr>
        <w:spacing w:before="240"/>
        <w:rPr>
          <w:ins w:id="583" w:author="Won Do Lee [2]" w:date="2023-07-13T12:46:00Z"/>
        </w:rPr>
      </w:pPr>
      <w:ins w:id="584" w:author="Won Do Lee [2]" w:date="2023-07-13T12:46:00Z">
        <w:r w:rsidRPr="00E60DA5">
          <w:t xml:space="preserve">G4: </w:t>
        </w:r>
        <w:bookmarkEnd w:id="577"/>
        <w:r>
          <w:t>residency in Yorkshire and the Humber (1.665), South West (1.01), and East Midlands (0.356) / Share of more than three vehicles in household (-0.842) and self-employed worker (-0.533)</w:t>
        </w:r>
      </w:ins>
    </w:p>
    <w:p w14:paraId="3CDBABC1" w14:textId="1B21F75C" w:rsidR="00825DC4" w:rsidRPr="00005E6E" w:rsidDel="00073B77" w:rsidRDefault="006F3D9C" w:rsidP="000F3486">
      <w:pPr>
        <w:pStyle w:val="ListParagraph"/>
        <w:numPr>
          <w:ilvl w:val="0"/>
          <w:numId w:val="43"/>
        </w:numPr>
        <w:rPr>
          <w:del w:id="585" w:author="Won Do Lee [2]" w:date="2023-07-13T10:18:00Z"/>
        </w:rPr>
      </w:pPr>
      <w:del w:id="586" w:author="Won Do Lee [2]" w:date="2023-07-13T10:18:00Z">
        <w:r w:rsidDel="00073B77">
          <w:delText>G1</w:delText>
        </w:r>
        <w:r w:rsidR="00825DC4" w:rsidRPr="00005E6E" w:rsidDel="00073B77">
          <w:delText xml:space="preserve">: </w:delText>
        </w:r>
        <w:r w:rsidR="00FD1CCB" w:rsidRPr="00005E6E" w:rsidDel="00073B77">
          <w:delText>Share of self-employed workers</w:delText>
        </w:r>
        <w:r w:rsidR="00A9545C" w:rsidRPr="00005E6E" w:rsidDel="00073B77">
          <w:delText xml:space="preserve"> (0.71)</w:delText>
        </w:r>
        <w:r w:rsidR="00825DC4" w:rsidRPr="00005E6E" w:rsidDel="00073B77">
          <w:delText xml:space="preserve">, </w:delText>
        </w:r>
        <w:r w:rsidR="00FD1CCB" w:rsidRPr="00005E6E" w:rsidDel="00073B77">
          <w:delText>households with one vehicle</w:delText>
        </w:r>
        <w:r w:rsidR="00A9545C" w:rsidRPr="00005E6E" w:rsidDel="00073B77">
          <w:delText xml:space="preserve"> (0.35)</w:delText>
        </w:r>
        <w:r w:rsidR="00825DC4" w:rsidRPr="00005E6E" w:rsidDel="00073B77">
          <w:delText xml:space="preserve">, </w:delText>
        </w:r>
        <w:r w:rsidR="00FD1CCB" w:rsidRPr="00005E6E" w:rsidDel="00073B77">
          <w:delText>c</w:delText>
        </w:r>
        <w:r w:rsidR="00825DC4" w:rsidRPr="00005E6E" w:rsidDel="00073B77">
          <w:delText>umulative COVID-19 infection rates before lockdown</w:delText>
        </w:r>
        <w:r w:rsidR="00A9545C" w:rsidRPr="00005E6E" w:rsidDel="00073B77">
          <w:delText xml:space="preserve"> (0.24)</w:delText>
        </w:r>
        <w:r w:rsidR="00825DC4" w:rsidRPr="00005E6E" w:rsidDel="00073B77">
          <w:delText xml:space="preserve">, </w:delText>
        </w:r>
        <w:r w:rsidR="00FD1CCB" w:rsidRPr="00005E6E" w:rsidDel="00073B77">
          <w:delText>high-income households</w:delText>
        </w:r>
        <w:r w:rsidR="00A9545C" w:rsidRPr="00005E6E" w:rsidDel="00073B77">
          <w:delText xml:space="preserve"> (0.19)</w:delText>
        </w:r>
        <w:r w:rsidR="00825DC4" w:rsidRPr="00005E6E" w:rsidDel="00073B77">
          <w:delText xml:space="preserve">, and </w:delText>
        </w:r>
        <w:r w:rsidR="00FD1CCB" w:rsidRPr="00005E6E" w:rsidDel="00073B77">
          <w:delText xml:space="preserve">percentage </w:delText>
        </w:r>
        <w:r w:rsidR="00825DC4" w:rsidRPr="00005E6E" w:rsidDel="00073B77">
          <w:delText>Other Black</w:delText>
        </w:r>
        <w:r w:rsidR="00A9545C" w:rsidRPr="00005E6E" w:rsidDel="00073B77">
          <w:delText xml:space="preserve"> (0.12)</w:delText>
        </w:r>
        <w:r w:rsidR="00825DC4" w:rsidRPr="00005E6E" w:rsidDel="00073B77">
          <w:delText>.</w:delText>
        </w:r>
      </w:del>
    </w:p>
    <w:p w14:paraId="3C51D4BB" w14:textId="779D5550" w:rsidR="00A342F8" w:rsidDel="00073B77" w:rsidRDefault="006F3D9C" w:rsidP="000F3486">
      <w:pPr>
        <w:pStyle w:val="ListParagraph"/>
        <w:numPr>
          <w:ilvl w:val="0"/>
          <w:numId w:val="43"/>
        </w:numPr>
        <w:rPr>
          <w:del w:id="587" w:author="Won Do Lee [2]" w:date="2023-07-13T10:18:00Z"/>
        </w:rPr>
      </w:pPr>
      <w:del w:id="588" w:author="Won Do Lee [2]" w:date="2023-07-13T10:18:00Z">
        <w:r w:rsidDel="00073B77">
          <w:delText>G2</w:delText>
        </w:r>
        <w:r w:rsidR="00825DC4" w:rsidRPr="00005E6E" w:rsidDel="00073B77">
          <w:delText xml:space="preserve">: </w:delText>
        </w:r>
        <w:r w:rsidR="00FD1CCB" w:rsidRPr="00005E6E" w:rsidDel="00073B77">
          <w:delText>Share of hi</w:delText>
        </w:r>
        <w:r w:rsidR="00825DC4" w:rsidRPr="00005E6E" w:rsidDel="00073B77">
          <w:delText>gh</w:delText>
        </w:r>
        <w:r w:rsidR="00FD1CCB" w:rsidRPr="00005E6E" w:rsidDel="00073B77">
          <w:delText>-</w:delText>
        </w:r>
        <w:r w:rsidR="00825DC4" w:rsidRPr="00005E6E" w:rsidDel="00073B77">
          <w:delText>income</w:delText>
        </w:r>
        <w:r w:rsidR="00FD1CCB" w:rsidRPr="00005E6E" w:rsidDel="00073B77">
          <w:delText xml:space="preserve"> households</w:delText>
        </w:r>
        <w:r w:rsidR="00A9545C" w:rsidRPr="00005E6E" w:rsidDel="00073B77">
          <w:delText xml:space="preserve"> (0.47)</w:delText>
        </w:r>
        <w:r w:rsidR="00825DC4" w:rsidRPr="00005E6E" w:rsidDel="00073B77">
          <w:delText xml:space="preserve">, </w:delText>
        </w:r>
        <w:r w:rsidR="00FD1CCB" w:rsidRPr="00005E6E" w:rsidDel="00073B77">
          <w:delText xml:space="preserve">percentage </w:delText>
        </w:r>
        <w:r w:rsidR="00DA1328" w:rsidRPr="00005E6E" w:rsidDel="00073B77">
          <w:delText>Black African</w:delText>
        </w:r>
        <w:r w:rsidR="00A9545C" w:rsidRPr="00005E6E" w:rsidDel="00073B77">
          <w:delText xml:space="preserve"> (0.43)</w:delText>
        </w:r>
        <w:r w:rsidR="00825DC4" w:rsidRPr="00005E6E" w:rsidDel="00073B77">
          <w:delText xml:space="preserve">, </w:delText>
        </w:r>
        <w:r w:rsidR="00DA1328" w:rsidRPr="00005E6E" w:rsidDel="00073B77">
          <w:delText xml:space="preserve">households with more than three vehicles </w:delText>
        </w:r>
        <w:r w:rsidR="00A9545C" w:rsidRPr="00005E6E" w:rsidDel="00073B77">
          <w:delText>(0.39)</w:delText>
        </w:r>
        <w:r w:rsidR="00825DC4" w:rsidRPr="00005E6E" w:rsidDel="00073B77">
          <w:delText xml:space="preserve">, </w:delText>
        </w:r>
        <w:r w:rsidR="00405385" w:rsidRPr="00005E6E" w:rsidDel="00073B77">
          <w:delText>more than three bedrooms in the house</w:delText>
        </w:r>
        <w:r w:rsidR="00A9545C" w:rsidRPr="00005E6E" w:rsidDel="00073B77">
          <w:delText xml:space="preserve"> (0.30)</w:delText>
        </w:r>
        <w:r w:rsidR="00825DC4" w:rsidRPr="00005E6E" w:rsidDel="00073B77">
          <w:delText>, and Hospital density per 1</w:delText>
        </w:r>
        <w:r w:rsidR="005624F3" w:rsidRPr="00005E6E" w:rsidDel="00073B77">
          <w:delText>,</w:delText>
        </w:r>
        <w:r w:rsidR="00825DC4" w:rsidRPr="00005E6E" w:rsidDel="00073B77">
          <w:delText>000 population</w:delText>
        </w:r>
        <w:r w:rsidR="005624F3" w:rsidRPr="00005E6E" w:rsidDel="00073B77">
          <w:delText xml:space="preserve"> </w:delText>
        </w:r>
        <w:r w:rsidR="00A9545C" w:rsidRPr="00005E6E" w:rsidDel="00073B77">
          <w:delText>(0.15)</w:delText>
        </w:r>
        <w:r w:rsidR="00825DC4" w:rsidRPr="00005E6E" w:rsidDel="00073B77">
          <w:delText>.</w:delText>
        </w:r>
      </w:del>
    </w:p>
    <w:p w14:paraId="4C40E9D3" w14:textId="67DD558E" w:rsidR="00EE77C4" w:rsidRPr="00005E6E" w:rsidDel="00073B77" w:rsidRDefault="00EE77C4" w:rsidP="00EE77C4">
      <w:pPr>
        <w:pStyle w:val="ListParagraph"/>
        <w:numPr>
          <w:ilvl w:val="0"/>
          <w:numId w:val="43"/>
        </w:numPr>
        <w:spacing w:after="160"/>
        <w:rPr>
          <w:del w:id="589" w:author="Won Do Lee [2]" w:date="2023-07-13T10:18:00Z"/>
        </w:rPr>
      </w:pPr>
      <w:del w:id="590" w:author="Won Do Lee [2]" w:date="2023-07-13T10:18:00Z">
        <w:r w:rsidDel="00073B77">
          <w:delText>G3</w:delText>
        </w:r>
        <w:r w:rsidRPr="00005E6E" w:rsidDel="00073B77">
          <w:delText>: Share of medium-income households (0.38), social grade C1 (0.25), high-income households (0.23), more than three bedrooms in the house (0.25), households with one vehicle (0.04), and self-employed workers (0.02).</w:delText>
        </w:r>
      </w:del>
    </w:p>
    <w:p w14:paraId="6B1FF377" w14:textId="165C8DC3" w:rsidR="00EE77C4" w:rsidRPr="00005E6E" w:rsidDel="00073B77" w:rsidRDefault="00EE77C4" w:rsidP="00EE77C4">
      <w:pPr>
        <w:pStyle w:val="ListParagraph"/>
        <w:numPr>
          <w:ilvl w:val="0"/>
          <w:numId w:val="43"/>
        </w:numPr>
        <w:spacing w:after="160"/>
        <w:rPr>
          <w:del w:id="591" w:author="Won Do Lee [2]" w:date="2023-07-13T10:18:00Z"/>
        </w:rPr>
      </w:pPr>
      <w:del w:id="592" w:author="Won Do Lee [2]" w:date="2023-07-13T10:18:00Z">
        <w:r w:rsidDel="00073B77">
          <w:delText>G4</w:delText>
        </w:r>
        <w:r w:rsidRPr="00005E6E" w:rsidDel="00073B77">
          <w:delText>: Share of households with more than three vehicles (0.64), self-employed workers (0.26), more than three bedrooms in the house (0.23), cumulative COVID-19 mortality rates before lockdown (0.20), and percentage Black Caribbean (0.19).</w:delText>
        </w:r>
      </w:del>
    </w:p>
    <w:p w14:paraId="6662E6D7" w14:textId="77777777" w:rsidR="00BD6353" w:rsidRPr="00005E6E" w:rsidRDefault="00BD6353" w:rsidP="000F3486"/>
    <w:p w14:paraId="1F8A6D8A" w14:textId="0EA6CB53" w:rsidR="00825DC4" w:rsidRPr="00005E6E" w:rsidRDefault="00DB30E5" w:rsidP="000F3486">
      <w:pPr>
        <w:pStyle w:val="Caption"/>
      </w:pPr>
      <w:bookmarkStart w:id="593" w:name="_Ref81242261"/>
      <w:r w:rsidRPr="00005E6E">
        <w:lastRenderedPageBreak/>
        <w:t xml:space="preserve">Figure </w:t>
      </w:r>
      <w:r w:rsidR="004E4637">
        <w:fldChar w:fldCharType="begin"/>
      </w:r>
      <w:r w:rsidR="004E4637">
        <w:instrText xml:space="preserve"> SEQ Figure \* ARABIC </w:instrText>
      </w:r>
      <w:r w:rsidR="004E4637">
        <w:fldChar w:fldCharType="separate"/>
      </w:r>
      <w:r w:rsidR="00547E5C">
        <w:rPr>
          <w:noProof/>
        </w:rPr>
        <w:t>6</w:t>
      </w:r>
      <w:r w:rsidR="004E4637">
        <w:rPr>
          <w:noProof/>
        </w:rPr>
        <w:fldChar w:fldCharType="end"/>
      </w:r>
      <w:bookmarkEnd w:id="593"/>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5BAC905E" w14:textId="5EC5DB69" w:rsidR="00384C87" w:rsidRPr="00005E6E" w:rsidRDefault="00384C87" w:rsidP="000F3486">
      <w:pPr>
        <w:sectPr w:rsidR="00384C87" w:rsidRPr="00005E6E" w:rsidSect="00F3058A">
          <w:headerReference w:type="default" r:id="rId16"/>
          <w:type w:val="continuous"/>
          <w:pgSz w:w="11906" w:h="16838"/>
          <w:pgMar w:top="1701" w:right="1440" w:bottom="1440" w:left="1440" w:header="851" w:footer="992" w:gutter="0"/>
          <w:lnNumType w:countBy="1"/>
          <w:cols w:space="425"/>
          <w:docGrid w:linePitch="360"/>
        </w:sectPr>
      </w:pPr>
    </w:p>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408"/>
    <w:p w14:paraId="6B2B9433" w14:textId="27E6D759" w:rsidR="00E15888" w:rsidRPr="00005E6E" w:rsidRDefault="00E15888" w:rsidP="000F3486">
      <w:pPr>
        <w:pStyle w:val="Heading1"/>
      </w:pPr>
      <w:commentRangeStart w:id="594"/>
      <w:r w:rsidRPr="00005E6E">
        <w:lastRenderedPageBreak/>
        <w:t>Discussion</w:t>
      </w:r>
      <w:commentRangeEnd w:id="594"/>
      <w:r w:rsidR="00005E6E" w:rsidRPr="00005E6E">
        <w:rPr>
          <w:rStyle w:val="CommentReference"/>
          <w:rFonts w:eastAsiaTheme="minorEastAsia"/>
          <w:b w:val="0"/>
          <w:bCs w:val="0"/>
        </w:rPr>
        <w:commentReference w:id="594"/>
      </w:r>
    </w:p>
    <w:p w14:paraId="7B31E9D8" w14:textId="244A46C4" w:rsidR="00523E11" w:rsidRPr="00005E6E" w:rsidRDefault="00554EB6" w:rsidP="000F3486">
      <w:pPr>
        <w:spacing w:after="240"/>
      </w:pPr>
      <w:del w:id="595" w:author="Won Do Lee" w:date="2023-01-19T23:25:00Z">
        <w:r w:rsidRPr="00005E6E" w:rsidDel="001E7E1F">
          <w:delText>Each day, people make new decisions</w:delText>
        </w:r>
      </w:del>
      <w:ins w:id="596" w:author="Won Do Lee" w:date="2023-01-19T23:25:00Z">
        <w:r w:rsidR="001E7E1F" w:rsidRPr="00005E6E">
          <w:t xml:space="preserve">People make </w:t>
        </w:r>
      </w:ins>
      <w:ins w:id="597" w:author="Won Do Lee" w:date="2023-01-19T23:27:00Z">
        <w:r w:rsidR="001E7E1F" w:rsidRPr="00005E6E">
          <w:t>new daily</w:t>
        </w:r>
      </w:ins>
      <w:ins w:id="598" w:author="Won Do Lee" w:date="2023-01-19T23:25:00Z">
        <w:r w:rsidR="001E7E1F" w:rsidRPr="00005E6E">
          <w:t xml:space="preserve"> decisions</w:t>
        </w:r>
      </w:ins>
      <w:r w:rsidRPr="00005E6E">
        <w:t xml:space="preserve">, </w:t>
      </w:r>
      <w:ins w:id="599" w:author="Won Do Lee" w:date="2023-01-19T23:25:00Z">
        <w:r w:rsidR="001E7E1F" w:rsidRPr="00005E6E">
          <w:t xml:space="preserve">which </w:t>
        </w:r>
      </w:ins>
      <w:ins w:id="600" w:author="Won Do Lee" w:date="2023-01-19T23:27:00Z">
        <w:r w:rsidR="001E7E1F" w:rsidRPr="00005E6E">
          <w:t>are</w:t>
        </w:r>
      </w:ins>
      <w:ins w:id="601" w:author="Won Do Lee" w:date="2023-01-19T23:25:00Z">
        <w:r w:rsidR="001E7E1F" w:rsidRPr="00005E6E">
          <w:t xml:space="preserve"> </w:t>
        </w:r>
      </w:ins>
      <w:del w:id="602" w:author="Won Do Lee" w:date="2023-01-19T23:24:00Z">
        <w:r w:rsidRPr="00005E6E" w:rsidDel="001E7E1F">
          <w:delText xml:space="preserve">and it </w:delText>
        </w:r>
      </w:del>
      <w:del w:id="603" w:author="Won Do Lee" w:date="2023-01-17T21:50:00Z">
        <w:r w:rsidRPr="00005E6E" w:rsidDel="003A4303">
          <w:delText>translated into</w:delText>
        </w:r>
      </w:del>
      <w:ins w:id="604" w:author="Won Do Lee" w:date="2023-01-19T23:24:00Z">
        <w:r w:rsidR="001E7E1F" w:rsidRPr="00005E6E">
          <w:t>rende</w:t>
        </w:r>
      </w:ins>
      <w:ins w:id="605" w:author="Won Do Lee" w:date="2023-01-19T23:25:00Z">
        <w:r w:rsidR="001E7E1F" w:rsidRPr="00005E6E">
          <w:t xml:space="preserve">red </w:t>
        </w:r>
      </w:ins>
      <w:ins w:id="606" w:author="Won Do Lee" w:date="2023-01-17T21:50:00Z">
        <w:r w:rsidR="003A4303" w:rsidRPr="00005E6E">
          <w:t>into</w:t>
        </w:r>
      </w:ins>
      <w:r w:rsidRPr="00005E6E">
        <w:t xml:space="preserve"> their mobility </w:t>
      </w:r>
      <w:del w:id="607" w:author="Won Do Lee" w:date="2023-01-17T21:50:00Z">
        <w:r w:rsidRPr="00005E6E" w:rsidDel="003A4303">
          <w:delText xml:space="preserve">behaviour </w:delText>
        </w:r>
      </w:del>
      <w:ins w:id="608" w:author="Won Do Lee" w:date="2023-01-17T21:50:00Z">
        <w:r w:rsidR="003A4303" w:rsidRPr="00005E6E">
          <w:t>behaviours</w:t>
        </w:r>
      </w:ins>
      <w:ins w:id="609" w:author="Won Do Lee" w:date="2023-01-20T00:08:00Z">
        <w:r w:rsidR="006079DB">
          <w:t xml:space="preserve">, travelling </w:t>
        </w:r>
      </w:ins>
      <w:ins w:id="610" w:author="Won Do Lee" w:date="2023-01-20T00:09:00Z">
        <w:r w:rsidR="006079DB">
          <w:t>between locations</w:t>
        </w:r>
      </w:ins>
      <w:ins w:id="611" w:author="Won Do Lee" w:date="2023-01-17T21:51:00Z">
        <w:r w:rsidR="003A4303" w:rsidRPr="00005E6E">
          <w:t xml:space="preserve"> </w:t>
        </w:r>
      </w:ins>
      <w:del w:id="612" w:author="Won Do Lee" w:date="2023-01-17T21:51:00Z">
        <w:r w:rsidRPr="00005E6E" w:rsidDel="003A4303">
          <w:delText xml:space="preserve">to move </w:delText>
        </w:r>
      </w:del>
      <w:del w:id="613" w:author="Won Do Lee" w:date="2023-01-19T23:26:00Z">
        <w:r w:rsidRPr="00005E6E" w:rsidDel="001E7E1F">
          <w:delText>from place to place</w:delText>
        </w:r>
      </w:del>
      <w:ins w:id="614" w:author="Won Do Lee" w:date="2023-01-19T23:26:00Z">
        <w:r w:rsidR="001E7E1F" w:rsidRPr="00005E6E">
          <w:t>to carry</w:t>
        </w:r>
      </w:ins>
      <w:del w:id="615"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616" w:author="Won Do Lee" w:date="2023-01-19T23:27:00Z">
        <w:r w:rsidRPr="00005E6E" w:rsidDel="001E7E1F">
          <w:delText xml:space="preserve">motivated </w:delText>
        </w:r>
      </w:del>
      <w:ins w:id="617"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618" w:author="Won Do Lee" w:date="2023-01-19T23:27:00Z">
        <w:r w:rsidR="00D47AD1" w:rsidRPr="00005E6E" w:rsidDel="001E7E1F">
          <w:delText xml:space="preserve">been </w:delText>
        </w:r>
      </w:del>
      <w:r w:rsidR="00D47AD1" w:rsidRPr="00005E6E">
        <w:t xml:space="preserve">forced </w:t>
      </w:r>
      <w:ins w:id="619"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620" w:author="Won Do Lee" w:date="2023-01-17T21:51:00Z">
        <w:r w:rsidR="00D47AD1" w:rsidRPr="00005E6E" w:rsidDel="000F3486">
          <w:delText>work-</w:delText>
        </w:r>
      </w:del>
      <w:ins w:id="621" w:author="Won Do Lee" w:date="2023-01-17T21:51:00Z">
        <w:r w:rsidR="000F3486" w:rsidRPr="00005E6E">
          <w:t xml:space="preserve">working </w:t>
        </w:r>
      </w:ins>
      <w:r w:rsidR="00D47AD1" w:rsidRPr="00005E6E">
        <w:t>from</w:t>
      </w:r>
      <w:ins w:id="622" w:author="Won Do Lee" w:date="2023-01-17T21:51:00Z">
        <w:r w:rsidR="000F3486" w:rsidRPr="00005E6E">
          <w:t xml:space="preserve"> </w:t>
        </w:r>
      </w:ins>
      <w:del w:id="623" w:author="Won Do Lee" w:date="2023-01-17T21:51:00Z">
        <w:r w:rsidR="00D47AD1" w:rsidRPr="00005E6E" w:rsidDel="000F3486">
          <w:delText>-</w:delText>
        </w:r>
      </w:del>
      <w:r w:rsidR="00D47AD1" w:rsidRPr="00005E6E">
        <w:t xml:space="preserve">home </w:t>
      </w:r>
      <w:del w:id="624" w:author="Won Do Lee" w:date="2023-01-17T21:51:00Z">
        <w:r w:rsidR="00D47AD1" w:rsidRPr="00005E6E" w:rsidDel="000F3486">
          <w:delText>setting and parents</w:delText>
        </w:r>
      </w:del>
      <w:ins w:id="625" w:author="Won Do Lee" w:date="2023-01-17T21:51:00Z">
        <w:r w:rsidR="000F3486" w:rsidRPr="00005E6E">
          <w:t>and</w:t>
        </w:r>
      </w:ins>
      <w:r w:rsidR="00D47AD1" w:rsidRPr="00005E6E">
        <w:t xml:space="preserve"> home</w:t>
      </w:r>
      <w:del w:id="626"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627" w:author="Won Do Lee" w:date="2023-01-19T23:28:00Z">
        <w:r w:rsidR="00D47AD1" w:rsidRPr="00005E6E" w:rsidDel="001E7E1F">
          <w:delText xml:space="preserve">start </w:delText>
        </w:r>
      </w:del>
      <w:ins w:id="628" w:author="Won Do Lee" w:date="2023-01-19T23:28:00Z">
        <w:r w:rsidR="001E7E1F" w:rsidRPr="00005E6E">
          <w:t xml:space="preserve">have started </w:t>
        </w:r>
      </w:ins>
      <w:r w:rsidR="00D47AD1" w:rsidRPr="00005E6E">
        <w:t>to see</w:t>
      </w:r>
      <w:del w:id="629" w:author="Won Do Lee" w:date="2023-01-19T23:28:00Z">
        <w:r w:rsidR="00D47AD1" w:rsidRPr="00005E6E" w:rsidDel="001E7E1F">
          <w:delText xml:space="preserve"> a</w:delText>
        </w:r>
      </w:del>
      <w:r w:rsidR="00D47AD1" w:rsidRPr="00005E6E">
        <w:t xml:space="preserve"> new way</w:t>
      </w:r>
      <w:ins w:id="630" w:author="Won Do Lee" w:date="2023-01-19T23:28:00Z">
        <w:r w:rsidR="001E7E1F" w:rsidRPr="00005E6E">
          <w:t>s</w:t>
        </w:r>
      </w:ins>
      <w:r w:rsidR="00D47AD1" w:rsidRPr="00005E6E">
        <w:t xml:space="preserve"> to restore </w:t>
      </w:r>
      <w:del w:id="631"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632" w:author="Won Do Lee" w:date="2023-01-17T21:52:00Z">
        <w:r w:rsidR="00601895" w:rsidRPr="00005E6E" w:rsidDel="000F3486">
          <w:delText xml:space="preserve">explored </w:delText>
        </w:r>
      </w:del>
      <w:ins w:id="633" w:author="Won Do Lee" w:date="2023-01-17T21:52:00Z">
        <w:r w:rsidR="000F3486" w:rsidRPr="00005E6E">
          <w:t xml:space="preserve">examined </w:t>
        </w:r>
      </w:ins>
      <w:del w:id="634" w:author="Won Do Lee" w:date="2023-01-17T21:52:00Z">
        <w:r w:rsidR="009A6D3E" w:rsidRPr="00005E6E" w:rsidDel="000F3486">
          <w:delText xml:space="preserve">the </w:delText>
        </w:r>
        <w:r w:rsidR="00B81916" w:rsidRPr="00005E6E" w:rsidDel="000F3486">
          <w:delText>change</w:delText>
        </w:r>
      </w:del>
      <w:ins w:id="635" w:author="Won Do Lee" w:date="2023-01-17T21:52:00Z">
        <w:r w:rsidR="000F3486" w:rsidRPr="00005E6E">
          <w:t>changes</w:t>
        </w:r>
      </w:ins>
      <w:r w:rsidR="00B81916" w:rsidRPr="00005E6E">
        <w:t xml:space="preserve"> in mobility </w:t>
      </w:r>
      <w:del w:id="636" w:author="Won Do Lee" w:date="2023-01-17T21:52:00Z">
        <w:r w:rsidR="00B81916" w:rsidRPr="00005E6E" w:rsidDel="000F3486">
          <w:delText xml:space="preserve">levels </w:delText>
        </w:r>
      </w:del>
      <w:r w:rsidR="00B81916" w:rsidRPr="00005E6E">
        <w:t>over time</w:t>
      </w:r>
      <w:r w:rsidR="00364A96" w:rsidRPr="00005E6E">
        <w:t xml:space="preserve"> </w:t>
      </w:r>
      <w:del w:id="637"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638" w:author="Won Do Lee" w:date="2023-01-19T23:29:00Z">
        <w:r w:rsidR="001E7E1F" w:rsidRPr="00005E6E">
          <w:t>,</w:t>
        </w:r>
      </w:ins>
      <w:del w:id="639" w:author="Won Do Lee" w:date="2023-01-19T23:28:00Z">
        <w:r w:rsidR="002B1570" w:rsidRPr="00005E6E" w:rsidDel="001E7E1F">
          <w:delText xml:space="preserve"> </w:delText>
        </w:r>
      </w:del>
      <w:ins w:id="640" w:author="Won Do Lee" w:date="2023-01-19T23:28:00Z">
        <w:r w:rsidR="001E7E1F" w:rsidRPr="00005E6E">
          <w:t xml:space="preserve"> and </w:t>
        </w:r>
      </w:ins>
      <w:ins w:id="641" w:author="Won Do Lee" w:date="2023-01-20T00:10:00Z">
        <w:r w:rsidR="00981959">
          <w:t xml:space="preserve">then we </w:t>
        </w:r>
      </w:ins>
      <w:del w:id="642"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643" w:author="Won Do Lee" w:date="2023-01-17T21:53:00Z">
        <w:r w:rsidR="00E015DC" w:rsidRPr="00005E6E" w:rsidDel="000F3486">
          <w:delText xml:space="preserve">demonstrated </w:delText>
        </w:r>
      </w:del>
      <w:ins w:id="644" w:author="Won Do Lee" w:date="2023-01-19T23:28:00Z">
        <w:r w:rsidR="001E7E1F" w:rsidRPr="00005E6E">
          <w:t>demonstrate</w:t>
        </w:r>
      </w:ins>
      <w:ins w:id="645" w:author="Won Do Lee" w:date="2023-01-20T00:10:00Z">
        <w:r w:rsidR="00981959">
          <w:t>d</w:t>
        </w:r>
      </w:ins>
      <w:ins w:id="646" w:author="Won Do Lee" w:date="2023-01-20T00:12:00Z">
        <w:r w:rsidR="00D86553">
          <w:t xml:space="preserve"> </w:t>
        </w:r>
      </w:ins>
      <w:ins w:id="647" w:author="Won Do Lee" w:date="2023-01-20T00:13:00Z">
        <w:r w:rsidR="00D86553">
          <w:t xml:space="preserve">different </w:t>
        </w:r>
      </w:ins>
      <w:ins w:id="648" w:author="Won Do Lee" w:date="2023-01-20T00:10:00Z">
        <w:r w:rsidR="00981959">
          <w:t>trajectories of mobility</w:t>
        </w:r>
      </w:ins>
      <w:ins w:id="649" w:author="Won Do Lee" w:date="2023-01-20T00:11:00Z">
        <w:r w:rsidR="00AD4E1F">
          <w:t xml:space="preserve"> </w:t>
        </w:r>
      </w:ins>
      <w:del w:id="650"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651" w:author="Won Do Lee" w:date="2023-01-20T00:11:00Z">
        <w:r w:rsidR="00AD4E1F">
          <w:t xml:space="preserve"> </w:t>
        </w:r>
      </w:ins>
      <w:ins w:id="652" w:author="Won Do Lee" w:date="2023-01-20T00:12:00Z">
        <w:r w:rsidR="00D86553">
          <w:t>using</w:t>
        </w:r>
      </w:ins>
      <w:r w:rsidR="009A6D3E" w:rsidRPr="00005E6E">
        <w:t xml:space="preserve"> </w:t>
      </w:r>
      <w:del w:id="653"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654" w:author="Won Do Lee" w:date="2023-01-19T23:30:00Z">
        <w:r w:rsidR="001E7E1F" w:rsidRPr="00005E6E">
          <w:t>. We q</w:t>
        </w:r>
      </w:ins>
      <w:ins w:id="655" w:author="Won Do Lee" w:date="2023-01-19T23:29:00Z">
        <w:r w:rsidR="001E7E1F" w:rsidRPr="00005E6E">
          <w:t>uantif</w:t>
        </w:r>
      </w:ins>
      <w:ins w:id="656" w:author="Won Do Lee" w:date="2023-01-19T23:30:00Z">
        <w:r w:rsidR="001E7E1F" w:rsidRPr="00005E6E">
          <w:t xml:space="preserve">ied </w:t>
        </w:r>
      </w:ins>
      <w:del w:id="657" w:author="Won Do Lee" w:date="2023-01-17T21:54:00Z">
        <w:r w:rsidR="009A6D3E" w:rsidRPr="00005E6E" w:rsidDel="000F3486">
          <w:delText>.</w:delText>
        </w:r>
      </w:del>
      <w:del w:id="658" w:author="Won Do Lee" w:date="2023-01-17T21:53:00Z">
        <w:r w:rsidR="009A6D3E" w:rsidRPr="00005E6E" w:rsidDel="000F3486">
          <w:delText xml:space="preserve"> </w:delText>
        </w:r>
      </w:del>
      <w:ins w:id="659" w:author="Won Do Lee" w:date="2023-01-17T21:53:00Z">
        <w:r w:rsidR="000F3486" w:rsidRPr="00005E6E">
          <w:t>similar</w:t>
        </w:r>
      </w:ins>
      <w:ins w:id="660" w:author="Won Do Lee" w:date="2023-01-17T21:54:00Z">
        <w:r w:rsidR="000F3486" w:rsidRPr="00005E6E">
          <w:t xml:space="preserve">ities </w:t>
        </w:r>
      </w:ins>
      <w:ins w:id="661" w:author="Won Do Lee" w:date="2023-01-19T23:30:00Z">
        <w:r w:rsidR="001E7E1F" w:rsidRPr="00005E6E">
          <w:t xml:space="preserve">according </w:t>
        </w:r>
      </w:ins>
      <w:ins w:id="662" w:author="Won Do Lee" w:date="2023-01-20T00:13:00Z">
        <w:r w:rsidR="00D86553">
          <w:t>to changes in mobility</w:t>
        </w:r>
      </w:ins>
      <w:del w:id="663"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664" w:author="Won Do Lee" w:date="2023-01-17T21:54:00Z">
        <w:r w:rsidR="004E2CBD" w:rsidRPr="00005E6E" w:rsidDel="000F3486">
          <w:delText xml:space="preserve">similar </w:delText>
        </w:r>
      </w:del>
      <w:del w:id="665"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666" w:author="Won Do Lee" w:date="2023-01-19T23:30:00Z">
        <w:r w:rsidR="00B81916" w:rsidRPr="00005E6E" w:rsidDel="001E7E1F">
          <w:delText xml:space="preserve">reduction </w:delText>
        </w:r>
      </w:del>
      <w:del w:id="667" w:author="Won Do Lee" w:date="2023-01-20T00:14:00Z">
        <w:r w:rsidR="007715CB" w:rsidRPr="00005E6E" w:rsidDel="00D86553">
          <w:delText>unde</w:delText>
        </w:r>
      </w:del>
      <w:ins w:id="668" w:author="Won Do Lee" w:date="2023-01-20T00:14:00Z">
        <w:r w:rsidR="00D86553">
          <w:t>throughout</w:t>
        </w:r>
      </w:ins>
      <w:del w:id="669" w:author="Won Do Lee" w:date="2023-01-20T00:14:00Z">
        <w:r w:rsidR="007715CB" w:rsidRPr="00005E6E" w:rsidDel="00D86553">
          <w:delText>r</w:delText>
        </w:r>
      </w:del>
      <w:ins w:id="670" w:author="Won Do Lee" w:date="2023-01-17T21:55:00Z">
        <w:r w:rsidR="000F3486" w:rsidRPr="00005E6E">
          <w:t xml:space="preserve"> the initial phases </w:t>
        </w:r>
      </w:ins>
      <w:ins w:id="671" w:author="Won Do Lee" w:date="2023-01-19T23:30:00Z">
        <w:r w:rsidR="001E7E1F" w:rsidRPr="00005E6E">
          <w:t>of</w:t>
        </w:r>
      </w:ins>
      <w:ins w:id="672" w:author="Won Do Lee" w:date="2023-01-17T21:55:00Z">
        <w:r w:rsidR="000F3486" w:rsidRPr="00005E6E">
          <w:t xml:space="preserve"> </w:t>
        </w:r>
      </w:ins>
      <w:ins w:id="673" w:author="Won Do Lee" w:date="2023-01-19T23:30:00Z">
        <w:r w:rsidR="001E7E1F" w:rsidRPr="00005E6E">
          <w:t xml:space="preserve">the </w:t>
        </w:r>
      </w:ins>
      <w:ins w:id="674" w:author="Won Do Lee" w:date="2023-01-17T21:55:00Z">
        <w:r w:rsidR="000F3486" w:rsidRPr="00005E6E">
          <w:t>lockdown</w:t>
        </w:r>
      </w:ins>
      <w:ins w:id="675" w:author="Won Do Lee" w:date="2023-01-19T23:32:00Z">
        <w:r w:rsidR="001E7E1F" w:rsidRPr="00005E6E">
          <w:t xml:space="preserve"> </w:t>
        </w:r>
      </w:ins>
      <w:ins w:id="676" w:author="Won Do Lee" w:date="2023-01-20T00:13:00Z">
        <w:r w:rsidR="00D86553">
          <w:t>by</w:t>
        </w:r>
      </w:ins>
      <w:ins w:id="677" w:author="Won Do Lee" w:date="2023-01-19T23:32:00Z">
        <w:r w:rsidR="001E7E1F" w:rsidRPr="00005E6E">
          <w:t xml:space="preserve"> </w:t>
        </w:r>
      </w:ins>
      <w:del w:id="678" w:author="Won Do Lee" w:date="2023-01-17T21:55:00Z">
        <w:r w:rsidR="007715CB" w:rsidRPr="00005E6E" w:rsidDel="000F3486">
          <w:delText xml:space="preserve"> the lockdown</w:delText>
        </w:r>
      </w:del>
      <w:del w:id="679"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680"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681" w:author="Won Do Lee" w:date="2023-01-20T00:15:00Z">
        <w:r w:rsidR="00BC38F6" w:rsidRPr="00005E6E" w:rsidDel="00D86553">
          <w:delText>characteristic</w:delText>
        </w:r>
      </w:del>
      <w:del w:id="682" w:author="Won Do Lee" w:date="2023-01-19T23:33:00Z">
        <w:r w:rsidR="00BC38F6" w:rsidRPr="00005E6E" w:rsidDel="001E7E1F">
          <w:delText>s</w:delText>
        </w:r>
      </w:del>
      <w:del w:id="683"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684" w:author="Won Do Lee" w:date="2023-01-19T23:31:00Z">
        <w:r w:rsidR="00C87B9E" w:rsidRPr="00005E6E" w:rsidDel="001E7E1F">
          <w:delText>mobility changes</w:delText>
        </w:r>
      </w:del>
      <w:ins w:id="685" w:author="Won Do Lee" w:date="2023-01-20T00:15:00Z">
        <w:r w:rsidR="00D86553">
          <w:t>mobility metric.</w:t>
        </w:r>
      </w:ins>
      <w:del w:id="686" w:author="Won Do Lee" w:date="2023-01-20T00:15:00Z">
        <w:r w:rsidR="00C87B9E" w:rsidRPr="00005E6E" w:rsidDel="00D86553">
          <w:delText xml:space="preserve"> </w:delText>
        </w:r>
      </w:del>
      <w:del w:id="687" w:author="Won Do Lee" w:date="2023-01-20T00:13:00Z">
        <w:r w:rsidR="00C87B9E" w:rsidRPr="00005E6E" w:rsidDel="00D86553">
          <w:delText>over time</w:delText>
        </w:r>
      </w:del>
      <w:ins w:id="688" w:author="Won Do Lee" w:date="2023-01-19T23:32:00Z">
        <w:r w:rsidR="001E7E1F" w:rsidRPr="00005E6E">
          <w:t xml:space="preserve"> </w:t>
        </w:r>
      </w:ins>
      <w:del w:id="689" w:author="Won Do Lee" w:date="2023-01-19T23:32:00Z">
        <w:r w:rsidR="00044418" w:rsidRPr="00005E6E" w:rsidDel="001E7E1F">
          <w:delText xml:space="preserve">, </w:delText>
        </w:r>
      </w:del>
      <w:ins w:id="690" w:author="Won Do Lee" w:date="2023-01-19T23:32:00Z">
        <w:r w:rsidR="001E7E1F" w:rsidRPr="00005E6E">
          <w:t>It allows us to demonstrate</w:t>
        </w:r>
      </w:ins>
      <w:del w:id="691"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692"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693" w:author="Won Do Lee" w:date="2023-01-19T23:33:00Z">
        <w:r w:rsidR="001E7E1F" w:rsidRPr="00005E6E">
          <w:t>examining spatio-temporal mobility patterns</w:t>
        </w:r>
      </w:ins>
      <w:del w:id="694"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695"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696" w:author="Won Do Lee" w:date="2023-01-13T00:12:00Z">
        <w:r w:rsidR="006A48DE" w:rsidRPr="00005E6E">
          <w:t xml:space="preserve">trajectories of mobility </w:t>
        </w:r>
      </w:ins>
      <w:del w:id="697"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698" w:author="Won Do Lee" w:date="2023-01-19T23:33:00Z">
        <w:r w:rsidR="00562230" w:rsidRPr="00005E6E" w:rsidDel="001E7E1F">
          <w:delText xml:space="preserve">the </w:delText>
        </w:r>
      </w:del>
      <w:r w:rsidR="00562230" w:rsidRPr="00005E6E">
        <w:t xml:space="preserve">socioeconomic </w:t>
      </w:r>
      <w:del w:id="699" w:author="Won Do Lee" w:date="2023-01-19T23:34:00Z">
        <w:r w:rsidR="00562230" w:rsidRPr="00005E6E" w:rsidDel="001E7E1F">
          <w:delText>and demographic factor</w:delText>
        </w:r>
        <w:r w:rsidR="00E7196A" w:rsidRPr="00005E6E" w:rsidDel="001E7E1F">
          <w:delText>s</w:delText>
        </w:r>
      </w:del>
      <w:ins w:id="700"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701" w:author="Won Do Lee" w:date="2023-01-19T23:34:00Z">
        <w:r w:rsidRPr="00005E6E" w:rsidDel="001E7E1F">
          <w:delText>the reduction in mobility</w:delText>
        </w:r>
      </w:del>
      <w:ins w:id="702"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703"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704"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705" w:author="Won Do Lee" w:date="2023-01-19T23:35:00Z">
        <w:r w:rsidR="001E7E1F" w:rsidRPr="00005E6E">
          <w:t xml:space="preserve"> they</w:t>
        </w:r>
      </w:ins>
      <w:r w:rsidR="00756D31" w:rsidRPr="00005E6E">
        <w:t xml:space="preserve"> </w:t>
      </w:r>
      <w:del w:id="706"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707"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708"/>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708"/>
      <w:r w:rsidR="00554EB6" w:rsidRPr="00005E6E">
        <w:rPr>
          <w:rStyle w:val="CommentReference"/>
        </w:rPr>
        <w:commentReference w:id="708"/>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w:t>
      </w:r>
      <w:r w:rsidR="00AA4365" w:rsidRPr="00005E6E">
        <w:lastRenderedPageBreak/>
        <w:t>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19 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8BC8FAD"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709" w:author="Won Do Lee" w:date="2023-01-13T00:22:00Z">
        <w:r w:rsidR="00A277AD" w:rsidRPr="00005E6E" w:rsidDel="00FC3526">
          <w:delText xml:space="preserve">reductions </w:delText>
        </w:r>
      </w:del>
      <w:ins w:id="710"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711"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712" w:author="Won Do Lee" w:date="2023-01-13T00:13:00Z">
        <w:r w:rsidR="006A48DE" w:rsidRPr="00005E6E">
          <w:t>trajectories of mobility</w:t>
        </w:r>
      </w:ins>
      <w:ins w:id="713" w:author="Won Do Lee" w:date="2023-01-13T00:14:00Z">
        <w:r w:rsidR="006A48DE" w:rsidRPr="00005E6E">
          <w:t xml:space="preserve"> </w:t>
        </w:r>
      </w:ins>
      <w:del w:id="714" w:author="Won Do Lee" w:date="2023-01-13T00:14:00Z">
        <w:r w:rsidR="009A0AA3" w:rsidRPr="00005E6E" w:rsidDel="006A48DE">
          <w:delText xml:space="preserve">. It is </w:delText>
        </w:r>
      </w:del>
      <w:del w:id="715" w:author="Won Do Lee" w:date="2023-01-13T00:13:00Z">
        <w:r w:rsidR="005B3324" w:rsidRPr="00005E6E" w:rsidDel="006A48DE">
          <w:delText>explicitly linked to</w:delText>
        </w:r>
      </w:del>
      <w:ins w:id="716"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717" w:author="Won Do Lee" w:date="2023-01-17T21:57:00Z">
        <w:r w:rsidR="000F3486" w:rsidRPr="00005E6E">
          <w:t xml:space="preserve">employing longitudinal </w:t>
        </w:r>
        <w:del w:id="718" w:author="Won Do Lee [2]" w:date="2023-07-13T13:08:00Z">
          <w:r w:rsidR="000F3486" w:rsidRPr="00005E6E" w:rsidDel="00862E73">
            <w:delText>perspective  to</w:delText>
          </w:r>
        </w:del>
      </w:ins>
      <w:ins w:id="719" w:author="Won Do Lee [2]" w:date="2023-07-13T13:08:00Z">
        <w:r w:rsidR="00862E73" w:rsidRPr="00005E6E">
          <w:t>perspective to</w:t>
        </w:r>
      </w:ins>
      <w:ins w:id="720" w:author="Won Do Lee" w:date="2023-01-17T21:57:00Z">
        <w:r w:rsidR="000F3486" w:rsidRPr="00005E6E">
          <w:t xml:space="preserve"> explore </w:t>
        </w:r>
      </w:ins>
      <w:del w:id="721" w:author="Won Do Lee" w:date="2023-01-17T21:57:00Z">
        <w:r w:rsidR="00322A3A" w:rsidRPr="00005E6E" w:rsidDel="000F3486">
          <w:delText>the monitoring of</w:delText>
        </w:r>
      </w:del>
      <w:ins w:id="722" w:author="Won Do Lee" w:date="2023-01-17T21:57:00Z">
        <w:r w:rsidR="000F3486" w:rsidRPr="00005E6E">
          <w:t xml:space="preserve">changes in mobility by </w:t>
        </w:r>
      </w:ins>
      <w:del w:id="723"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724" w:author="Won Do Lee" w:date="2023-01-17T21:57:00Z">
        <w:r w:rsidR="000F3486" w:rsidRPr="00005E6E">
          <w:t>And then,</w:t>
        </w:r>
      </w:ins>
      <w:ins w:id="725"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726"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727"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728" w:author="Won Do Lee" w:date="2023-01-13T00:23:00Z">
        <w:r w:rsidR="00FC3526" w:rsidRPr="00005E6E">
          <w:t xml:space="preserve">been </w:t>
        </w:r>
      </w:ins>
      <w:r w:rsidR="000408E3" w:rsidRPr="00005E6E">
        <w:t>changed</w:t>
      </w:r>
      <w:ins w:id="729" w:author="Won Do Lee" w:date="2023-01-13T00:23:00Z">
        <w:r w:rsidR="00FC3526" w:rsidRPr="00005E6E">
          <w:t xml:space="preserve">, </w:t>
        </w:r>
      </w:ins>
      <w:del w:id="730" w:author="Won Do Lee" w:date="2023-01-13T00:23:00Z">
        <w:r w:rsidR="000408E3" w:rsidRPr="00005E6E" w:rsidDel="00FC3526">
          <w:delText xml:space="preserve"> </w:delText>
        </w:r>
      </w:del>
      <w:ins w:id="731" w:author="Won Do Lee" w:date="2023-01-13T00:23:00Z">
        <w:r w:rsidR="00FC3526" w:rsidRPr="00005E6E">
          <w:t xml:space="preserve">and it </w:t>
        </w:r>
      </w:ins>
      <w:del w:id="732" w:author="Won Do Lee" w:date="2023-01-13T00:23:00Z">
        <w:r w:rsidR="00DB7238" w:rsidRPr="00005E6E" w:rsidDel="00FC3526">
          <w:delText xml:space="preserve">can </w:delText>
        </w:r>
      </w:del>
      <w:ins w:id="733" w:author="Won Do Lee" w:date="2023-01-13T00:23:00Z">
        <w:r w:rsidR="00FC3526" w:rsidRPr="00005E6E">
          <w:t xml:space="preserve">could be the clear </w:t>
        </w:r>
      </w:ins>
      <w:ins w:id="734" w:author="Won Do Lee" w:date="2023-01-13T00:24:00Z">
        <w:r w:rsidR="00FC3526" w:rsidRPr="00005E6E">
          <w:t xml:space="preserve">evidence </w:t>
        </w:r>
      </w:ins>
      <w:del w:id="735" w:author="Won Do Lee" w:date="2023-01-13T00:23:00Z">
        <w:r w:rsidR="00DB7238" w:rsidRPr="00005E6E" w:rsidDel="00FC3526">
          <w:delText>be established as</w:delText>
        </w:r>
      </w:del>
      <w:del w:id="736"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737" w:author="Won Do Lee" w:date="2023-01-13T00:24:00Z">
        <w:r w:rsidR="0062663A" w:rsidRPr="00005E6E" w:rsidDel="00FC3526">
          <w:delText>Lockdown easing</w:delText>
        </w:r>
      </w:del>
      <w:ins w:id="738"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739" w:author="Won Do Lee" w:date="2023-01-13T00:14:00Z">
        <w:r w:rsidR="006A48DE" w:rsidRPr="00005E6E">
          <w:t xml:space="preserve">Group heterogeneity in </w:t>
        </w:r>
      </w:ins>
      <w:del w:id="740" w:author="Won Do Lee" w:date="2023-01-13T00:14:00Z">
        <w:r w:rsidR="00987FE0" w:rsidRPr="00005E6E" w:rsidDel="006A48DE">
          <w:delText xml:space="preserve">Heterogeneous </w:delText>
        </w:r>
        <w:r w:rsidR="001A0222" w:rsidRPr="00005E6E" w:rsidDel="006A48DE">
          <w:delText>evolution of change in mobility levels</w:delText>
        </w:r>
      </w:del>
      <w:ins w:id="741"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 xml:space="preserve">e lived in </w:t>
      </w:r>
      <w:r w:rsidR="00A425EC" w:rsidRPr="00005E6E">
        <w:lastRenderedPageBreak/>
        <w:t>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742" w:author="Won Do Lee" w:date="2023-01-13T00:14:00Z">
        <w:r w:rsidR="00A425EC" w:rsidRPr="00005E6E" w:rsidDel="006A48DE">
          <w:delText>evolution of mobility levels</w:delText>
        </w:r>
      </w:del>
      <w:ins w:id="743" w:author="Won Do Lee" w:date="2023-01-13T00:16:00Z">
        <w:r w:rsidR="003C0780" w:rsidRPr="00005E6E">
          <w:t xml:space="preserve">temporal evolution of mobility level </w:t>
        </w:r>
      </w:ins>
      <w:del w:id="744" w:author="Won Do Lee" w:date="2023-01-13T00:16:00Z">
        <w:r w:rsidR="00E71460" w:rsidRPr="00005E6E" w:rsidDel="003C0780">
          <w:delText xml:space="preserve"> </w:delText>
        </w:r>
      </w:del>
      <w:r w:rsidR="00E71460" w:rsidRPr="00005E6E">
        <w:t xml:space="preserve">in </w:t>
      </w:r>
      <w:del w:id="745" w:author="Won Do Lee" w:date="2023-01-13T00:16:00Z">
        <w:r w:rsidR="00E71460" w:rsidRPr="00005E6E" w:rsidDel="003C0780">
          <w:delText xml:space="preserve">a </w:delText>
        </w:r>
      </w:del>
      <w:r w:rsidR="00E71460" w:rsidRPr="00005E6E">
        <w:t>pandemic</w:t>
      </w:r>
      <w:ins w:id="746"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747"/>
      <w:r w:rsidR="00F257F7" w:rsidRPr="00005E6E">
        <w:t>selected</w:t>
      </w:r>
      <w:commentRangeEnd w:id="747"/>
      <w:r w:rsidR="00005E6E" w:rsidRPr="00005E6E">
        <w:rPr>
          <w:rStyle w:val="CommentReference"/>
        </w:rPr>
        <w:commentReference w:id="747"/>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17"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0D94C7AC" w:rsidR="00A162FB" w:rsidRDefault="00947126" w:rsidP="00A162FB">
      <w:pPr>
        <w:adjustRightInd w:val="0"/>
      </w:pPr>
      <w:r w:rsidRPr="00005E6E">
        <w:fldChar w:fldCharType="end"/>
      </w:r>
    </w:p>
    <w:p w14:paraId="7FE59060" w14:textId="77777777" w:rsidR="00E20D63" w:rsidRDefault="00E20D63">
      <w:pPr>
        <w:widowControl/>
        <w:wordWrap/>
        <w:autoSpaceDE/>
        <w:autoSpaceDN/>
        <w:spacing w:after="160" w:line="259" w:lineRule="auto"/>
      </w:pPr>
      <w:r>
        <w:br w:type="page"/>
      </w:r>
    </w:p>
    <w:p w14:paraId="6EDBD2E0" w14:textId="65F60EE9" w:rsidR="00E20D63" w:rsidRPr="00005E6E" w:rsidRDefault="00E20D63" w:rsidP="00E20D63">
      <w:pPr>
        <w:pStyle w:val="Caption"/>
        <w:keepNext/>
      </w:pPr>
      <w:r w:rsidRPr="00005E6E">
        <w:t xml:space="preserve">Table </w:t>
      </w:r>
      <w:r>
        <w:fldChar w:fldCharType="begin"/>
      </w:r>
      <w:r>
        <w:instrText xml:space="preserve"> SEQ Table \* ARABIC </w:instrText>
      </w:r>
      <w:r>
        <w:fldChar w:fldCharType="separate"/>
      </w:r>
      <w:r>
        <w:rPr>
          <w:noProof/>
        </w:rPr>
        <w:t>1</w:t>
      </w:r>
      <w:r>
        <w:rPr>
          <w:noProof/>
        </w:rPr>
        <w:fldChar w:fldCharType="end"/>
      </w:r>
      <w:r w:rsidRPr="00005E6E">
        <w:t xml:space="preserve">. </w:t>
      </w:r>
      <w:r w:rsidR="00CA1631">
        <w:t>Extent and variability in</w:t>
      </w:r>
      <w:r>
        <w:t xml:space="preserve"> reductions in mobility </w:t>
      </w:r>
      <w:r w:rsidRPr="00005E6E">
        <w:t>during lockdown</w:t>
      </w:r>
      <w:r>
        <w:t>,</w:t>
      </w:r>
      <w:r w:rsidRPr="00005E6E">
        <w:t xml:space="preserve"> by cluster</w:t>
      </w:r>
    </w:p>
    <w:tbl>
      <w:tblPr>
        <w:tblStyle w:val="TableGridLight"/>
        <w:tblW w:w="5008" w:type="pct"/>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CA1631" w:rsidRPr="00CA1631" w14:paraId="20E518F1" w14:textId="77777777" w:rsidTr="00E0239F">
        <w:trPr>
          <w:trHeight w:val="300"/>
        </w:trPr>
        <w:tc>
          <w:tcPr>
            <w:tcW w:w="394" w:type="pct"/>
            <w:tcBorders>
              <w:top w:val="single" w:sz="12" w:space="0" w:color="auto"/>
              <w:left w:val="nil"/>
              <w:bottom w:val="single" w:sz="12" w:space="0" w:color="auto"/>
            </w:tcBorders>
            <w:shd w:val="clear" w:color="auto" w:fill="A5A5A5" w:themeFill="accent3"/>
            <w:noWrap/>
            <w:hideMark/>
          </w:tcPr>
          <w:p w14:paraId="0235D2E4" w14:textId="50363153" w:rsidR="00E20D63" w:rsidRPr="00CA1631" w:rsidRDefault="00E20D63" w:rsidP="00AA4669">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themeFill="accent3"/>
            <w:noWrap/>
            <w:hideMark/>
          </w:tcPr>
          <w:p w14:paraId="65E81D83" w14:textId="77777777" w:rsidR="00E20D63" w:rsidRPr="00CA1631" w:rsidRDefault="00E20D63" w:rsidP="00AA4669">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themeFill="accent3"/>
            <w:noWrap/>
            <w:hideMark/>
          </w:tcPr>
          <w:p w14:paraId="14C11CA3" w14:textId="77777777" w:rsidR="00E20D63" w:rsidRPr="00CA1631" w:rsidRDefault="00E20D63" w:rsidP="00AA4669">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themeFill="accent3"/>
            <w:noWrap/>
            <w:hideMark/>
          </w:tcPr>
          <w:p w14:paraId="4F744EDD" w14:textId="77777777" w:rsidR="00E20D63" w:rsidRPr="00CA1631" w:rsidRDefault="00E20D63" w:rsidP="00AA4669">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themeFill="accent3"/>
            <w:noWrap/>
            <w:hideMark/>
          </w:tcPr>
          <w:p w14:paraId="3C025039" w14:textId="77777777" w:rsidR="00E20D63" w:rsidRPr="00CA1631" w:rsidRDefault="00E20D63" w:rsidP="00AA4669">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themeFill="accent3"/>
            <w:noWrap/>
            <w:hideMark/>
          </w:tcPr>
          <w:p w14:paraId="3FCC6FAD" w14:textId="77777777" w:rsidR="00E20D63" w:rsidRPr="00CA1631" w:rsidRDefault="00E20D63" w:rsidP="00AA4669">
            <w:pPr>
              <w:widowControl/>
              <w:wordWrap/>
              <w:autoSpaceDE/>
              <w:autoSpaceDN/>
              <w:jc w:val="center"/>
              <w:rPr>
                <w:rFonts w:eastAsia="Times New Roman"/>
                <w:b/>
                <w:bCs/>
                <w:color w:val="000000"/>
                <w:sz w:val="20"/>
                <w:szCs w:val="20"/>
              </w:rPr>
            </w:pPr>
            <w:r w:rsidRPr="00CA1631">
              <w:rPr>
                <w:rFonts w:eastAsia="Times New Roman"/>
                <w:b/>
                <w:bCs/>
                <w:color w:val="000000"/>
                <w:sz w:val="20"/>
                <w:szCs w:val="20"/>
              </w:rPr>
              <w:t>National level</w:t>
            </w:r>
          </w:p>
        </w:tc>
      </w:tr>
      <w:tr w:rsidR="00CA1631" w:rsidRPr="00CA1631" w14:paraId="44F7F51A" w14:textId="77777777" w:rsidTr="00E0239F">
        <w:trPr>
          <w:trHeight w:val="300"/>
        </w:trPr>
        <w:tc>
          <w:tcPr>
            <w:tcW w:w="394" w:type="pct"/>
            <w:tcBorders>
              <w:top w:val="single" w:sz="12" w:space="0" w:color="auto"/>
              <w:left w:val="nil"/>
              <w:bottom w:val="single" w:sz="12" w:space="0" w:color="auto"/>
            </w:tcBorders>
            <w:shd w:val="clear" w:color="auto" w:fill="A5A5A5" w:themeFill="accent3"/>
            <w:noWrap/>
          </w:tcPr>
          <w:p w14:paraId="419A0F0C" w14:textId="77777777" w:rsidR="00CA1631" w:rsidRPr="00CA1631" w:rsidRDefault="00CA1631" w:rsidP="00AA4669">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themeFill="accent3"/>
            <w:noWrap/>
          </w:tcPr>
          <w:p w14:paraId="31151B12" w14:textId="60F6D787"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78" w:type="pct"/>
            <w:tcBorders>
              <w:top w:val="single" w:sz="12" w:space="0" w:color="auto"/>
              <w:bottom w:val="single" w:sz="12" w:space="0" w:color="auto"/>
            </w:tcBorders>
            <w:shd w:val="clear" w:color="auto" w:fill="A5A5A5" w:themeFill="accent3"/>
          </w:tcPr>
          <w:p w14:paraId="4E40172D" w14:textId="16EC999A"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IQR</w:t>
            </w:r>
            <w:r w:rsidR="00E0239F" w:rsidRPr="00E0239F">
              <w:rPr>
                <w:rFonts w:eastAsia="Times New Roman"/>
                <w:b/>
                <w:bCs/>
                <w:color w:val="000000"/>
                <w:sz w:val="20"/>
                <w:szCs w:val="20"/>
                <w:vertAlign w:val="superscript"/>
              </w:rPr>
              <w:t>1</w:t>
            </w:r>
          </w:p>
        </w:tc>
        <w:tc>
          <w:tcPr>
            <w:tcW w:w="563" w:type="pct"/>
            <w:tcBorders>
              <w:top w:val="single" w:sz="12" w:space="0" w:color="auto"/>
              <w:bottom w:val="single" w:sz="12" w:space="0" w:color="auto"/>
            </w:tcBorders>
            <w:shd w:val="clear" w:color="auto" w:fill="A5A5A5" w:themeFill="accent3"/>
            <w:noWrap/>
          </w:tcPr>
          <w:p w14:paraId="56813942" w14:textId="7754C06B"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hemeFill="accent3"/>
          </w:tcPr>
          <w:p w14:paraId="0BC605B3" w14:textId="784BD966"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themeFill="accent3"/>
            <w:noWrap/>
          </w:tcPr>
          <w:p w14:paraId="5A3A34C1" w14:textId="66E735E7"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hemeFill="accent3"/>
          </w:tcPr>
          <w:p w14:paraId="46D54A2A" w14:textId="3793F2DC"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themeFill="accent3"/>
            <w:noWrap/>
          </w:tcPr>
          <w:p w14:paraId="58FE2301" w14:textId="10C3EEAA"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hemeFill="accent3"/>
          </w:tcPr>
          <w:p w14:paraId="7F8B188D" w14:textId="600D29F7"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themeFill="accent3"/>
            <w:noWrap/>
          </w:tcPr>
          <w:p w14:paraId="6A8AB92D" w14:textId="7BDE0271"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hemeFill="accent3"/>
          </w:tcPr>
          <w:p w14:paraId="1639DDA0" w14:textId="4F11F835" w:rsidR="00CA1631" w:rsidRPr="00CA1631" w:rsidRDefault="00CA1631" w:rsidP="00AA4669">
            <w:pPr>
              <w:widowControl/>
              <w:wordWrap/>
              <w:autoSpaceDE/>
              <w:autoSpaceDN/>
              <w:jc w:val="center"/>
              <w:rPr>
                <w:rFonts w:eastAsia="Times New Roman"/>
                <w:b/>
                <w:bCs/>
                <w:color w:val="000000"/>
                <w:sz w:val="20"/>
                <w:szCs w:val="20"/>
              </w:rPr>
            </w:pPr>
            <w:r>
              <w:rPr>
                <w:rFonts w:eastAsia="Times New Roman"/>
                <w:b/>
                <w:bCs/>
                <w:color w:val="000000"/>
                <w:sz w:val="20"/>
                <w:szCs w:val="20"/>
              </w:rPr>
              <w:t>IQR</w:t>
            </w:r>
          </w:p>
        </w:tc>
      </w:tr>
      <w:tr w:rsidR="00CA1631" w:rsidRPr="00CA1631" w14:paraId="590BD79C" w14:textId="77777777" w:rsidTr="00E0239F">
        <w:trPr>
          <w:trHeight w:val="300"/>
        </w:trPr>
        <w:tc>
          <w:tcPr>
            <w:tcW w:w="394" w:type="pct"/>
            <w:tcBorders>
              <w:top w:val="single" w:sz="12" w:space="0" w:color="auto"/>
              <w:left w:val="nil"/>
            </w:tcBorders>
            <w:noWrap/>
            <w:hideMark/>
          </w:tcPr>
          <w:p w14:paraId="0FFA87E8" w14:textId="77777777" w:rsidR="00CA1631" w:rsidRPr="00CA1631" w:rsidRDefault="00CA1631" w:rsidP="00AA4669">
            <w:pPr>
              <w:widowControl/>
              <w:wordWrap/>
              <w:autoSpaceDE/>
              <w:autoSpaceDN/>
              <w:rPr>
                <w:rFonts w:eastAsia="Times New Roman"/>
                <w:color w:val="000000"/>
                <w:sz w:val="20"/>
                <w:szCs w:val="20"/>
              </w:rPr>
            </w:pPr>
            <w:r w:rsidRPr="00CA1631">
              <w:rPr>
                <w:rFonts w:eastAsia="Times New Roman"/>
                <w:color w:val="000000"/>
                <w:sz w:val="20"/>
                <w:szCs w:val="20"/>
              </w:rPr>
              <w:t>Mar</w:t>
            </w:r>
          </w:p>
        </w:tc>
        <w:tc>
          <w:tcPr>
            <w:tcW w:w="546" w:type="pct"/>
            <w:tcBorders>
              <w:top w:val="single" w:sz="12" w:space="0" w:color="auto"/>
            </w:tcBorders>
            <w:noWrap/>
            <w:hideMark/>
          </w:tcPr>
          <w:p w14:paraId="5ED821B1"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59.</w:t>
            </w:r>
            <w:r w:rsidRPr="00CA1631">
              <w:rPr>
                <w:rFonts w:eastAsia="Times New Roman"/>
                <w:color w:val="000000"/>
                <w:sz w:val="20"/>
                <w:szCs w:val="20"/>
              </w:rPr>
              <w:t>4%</w:t>
            </w:r>
          </w:p>
        </w:tc>
        <w:tc>
          <w:tcPr>
            <w:tcW w:w="378" w:type="pct"/>
            <w:tcBorders>
              <w:top w:val="single" w:sz="12" w:space="0" w:color="auto"/>
            </w:tcBorders>
          </w:tcPr>
          <w:p w14:paraId="193C8528" w14:textId="6019F4FB" w:rsidR="00CA1631" w:rsidRPr="00CA1631" w:rsidRDefault="00CA1631" w:rsidP="00AA4669">
            <w:pPr>
              <w:widowControl/>
              <w:wordWrap/>
              <w:autoSpaceDE/>
              <w:autoSpaceDN/>
              <w:jc w:val="right"/>
              <w:rPr>
                <w:rFonts w:eastAsia="Times New Roman"/>
                <w:color w:val="000000"/>
                <w:sz w:val="20"/>
                <w:szCs w:val="20"/>
              </w:rPr>
            </w:pPr>
          </w:p>
        </w:tc>
        <w:tc>
          <w:tcPr>
            <w:tcW w:w="563" w:type="pct"/>
            <w:tcBorders>
              <w:top w:val="single" w:sz="12" w:space="0" w:color="auto"/>
            </w:tcBorders>
            <w:noWrap/>
            <w:hideMark/>
          </w:tcPr>
          <w:p w14:paraId="209E289A"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52.</w:t>
            </w:r>
            <w:r w:rsidRPr="00CA1631">
              <w:rPr>
                <w:rFonts w:eastAsia="Times New Roman"/>
                <w:color w:val="000000"/>
                <w:sz w:val="20"/>
                <w:szCs w:val="20"/>
              </w:rPr>
              <w:t>8%</w:t>
            </w:r>
          </w:p>
        </w:tc>
        <w:tc>
          <w:tcPr>
            <w:tcW w:w="360" w:type="pct"/>
            <w:tcBorders>
              <w:top w:val="single" w:sz="12" w:space="0" w:color="auto"/>
            </w:tcBorders>
          </w:tcPr>
          <w:p w14:paraId="41CD1A03" w14:textId="2AC9F3E4" w:rsidR="00CA1631" w:rsidRPr="00CA1631" w:rsidRDefault="00CA1631" w:rsidP="00AA4669">
            <w:pPr>
              <w:widowControl/>
              <w:wordWrap/>
              <w:autoSpaceDE/>
              <w:autoSpaceDN/>
              <w:jc w:val="right"/>
              <w:rPr>
                <w:rFonts w:eastAsia="Times New Roman"/>
                <w:color w:val="000000"/>
                <w:sz w:val="20"/>
                <w:szCs w:val="20"/>
              </w:rPr>
            </w:pPr>
          </w:p>
        </w:tc>
        <w:tc>
          <w:tcPr>
            <w:tcW w:w="504" w:type="pct"/>
            <w:tcBorders>
              <w:top w:val="single" w:sz="12" w:space="0" w:color="auto"/>
            </w:tcBorders>
            <w:noWrap/>
            <w:hideMark/>
          </w:tcPr>
          <w:p w14:paraId="05D0EF64"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43.</w:t>
            </w:r>
            <w:r w:rsidRPr="00CA1631">
              <w:rPr>
                <w:rFonts w:eastAsia="Times New Roman"/>
                <w:color w:val="000000"/>
                <w:sz w:val="20"/>
                <w:szCs w:val="20"/>
              </w:rPr>
              <w:t>2%</w:t>
            </w:r>
          </w:p>
        </w:tc>
        <w:tc>
          <w:tcPr>
            <w:tcW w:w="418" w:type="pct"/>
            <w:tcBorders>
              <w:top w:val="single" w:sz="12" w:space="0" w:color="auto"/>
            </w:tcBorders>
          </w:tcPr>
          <w:p w14:paraId="746BADB1" w14:textId="31CC4DC9" w:rsidR="00CA1631" w:rsidRPr="00CA1631" w:rsidRDefault="00CA1631" w:rsidP="00AA4669">
            <w:pPr>
              <w:widowControl/>
              <w:wordWrap/>
              <w:autoSpaceDE/>
              <w:autoSpaceDN/>
              <w:jc w:val="right"/>
              <w:rPr>
                <w:rFonts w:eastAsia="Times New Roman"/>
                <w:color w:val="000000"/>
                <w:sz w:val="20"/>
                <w:szCs w:val="20"/>
              </w:rPr>
            </w:pPr>
          </w:p>
        </w:tc>
        <w:tc>
          <w:tcPr>
            <w:tcW w:w="525" w:type="pct"/>
            <w:tcBorders>
              <w:top w:val="single" w:sz="12" w:space="0" w:color="auto"/>
            </w:tcBorders>
            <w:noWrap/>
            <w:hideMark/>
          </w:tcPr>
          <w:p w14:paraId="06C0D6DB"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35.</w:t>
            </w:r>
            <w:r w:rsidRPr="00CA1631">
              <w:rPr>
                <w:rFonts w:eastAsia="Times New Roman"/>
                <w:color w:val="000000"/>
                <w:sz w:val="20"/>
                <w:szCs w:val="20"/>
              </w:rPr>
              <w:t>7%</w:t>
            </w:r>
          </w:p>
        </w:tc>
        <w:tc>
          <w:tcPr>
            <w:tcW w:w="397" w:type="pct"/>
            <w:tcBorders>
              <w:top w:val="single" w:sz="12" w:space="0" w:color="auto"/>
            </w:tcBorders>
          </w:tcPr>
          <w:p w14:paraId="61F35FE0" w14:textId="7079ABCD" w:rsidR="00CA1631" w:rsidRPr="00CA1631" w:rsidRDefault="00CA1631" w:rsidP="00AA4669">
            <w:pPr>
              <w:widowControl/>
              <w:wordWrap/>
              <w:autoSpaceDE/>
              <w:autoSpaceDN/>
              <w:jc w:val="right"/>
              <w:rPr>
                <w:rFonts w:eastAsia="Times New Roman"/>
                <w:color w:val="000000"/>
                <w:sz w:val="20"/>
                <w:szCs w:val="20"/>
              </w:rPr>
            </w:pPr>
          </w:p>
        </w:tc>
        <w:tc>
          <w:tcPr>
            <w:tcW w:w="546" w:type="pct"/>
            <w:tcBorders>
              <w:top w:val="single" w:sz="12" w:space="0" w:color="auto"/>
              <w:right w:val="nil"/>
            </w:tcBorders>
            <w:noWrap/>
            <w:hideMark/>
          </w:tcPr>
          <w:p w14:paraId="72E2D24A"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47.7</w:t>
            </w:r>
            <w:r w:rsidRPr="00CA1631">
              <w:rPr>
                <w:rFonts w:eastAsia="Times New Roman"/>
                <w:color w:val="000000"/>
                <w:sz w:val="20"/>
                <w:szCs w:val="20"/>
              </w:rPr>
              <w:t>%</w:t>
            </w:r>
          </w:p>
        </w:tc>
        <w:tc>
          <w:tcPr>
            <w:tcW w:w="368" w:type="pct"/>
            <w:tcBorders>
              <w:top w:val="single" w:sz="12" w:space="0" w:color="auto"/>
              <w:right w:val="nil"/>
            </w:tcBorders>
          </w:tcPr>
          <w:p w14:paraId="50B208E3" w14:textId="6E69FB83" w:rsidR="00CA1631" w:rsidRPr="00CA1631" w:rsidRDefault="00CA1631" w:rsidP="00AA4669">
            <w:pPr>
              <w:widowControl/>
              <w:wordWrap/>
              <w:autoSpaceDE/>
              <w:autoSpaceDN/>
              <w:jc w:val="right"/>
              <w:rPr>
                <w:rFonts w:eastAsia="Times New Roman"/>
                <w:color w:val="000000"/>
                <w:sz w:val="20"/>
                <w:szCs w:val="20"/>
              </w:rPr>
            </w:pPr>
          </w:p>
        </w:tc>
      </w:tr>
      <w:tr w:rsidR="00CA1631" w:rsidRPr="00CA1631" w14:paraId="2D8ADD3F" w14:textId="77777777" w:rsidTr="00E0239F">
        <w:trPr>
          <w:trHeight w:val="300"/>
        </w:trPr>
        <w:tc>
          <w:tcPr>
            <w:tcW w:w="394" w:type="pct"/>
            <w:tcBorders>
              <w:left w:val="nil"/>
            </w:tcBorders>
            <w:noWrap/>
            <w:hideMark/>
          </w:tcPr>
          <w:p w14:paraId="365B7222" w14:textId="77777777" w:rsidR="00CA1631" w:rsidRPr="00CA1631" w:rsidRDefault="00CA1631" w:rsidP="00AA4669">
            <w:pPr>
              <w:widowControl/>
              <w:wordWrap/>
              <w:autoSpaceDE/>
              <w:autoSpaceDN/>
              <w:rPr>
                <w:rFonts w:eastAsia="Times New Roman"/>
                <w:color w:val="000000"/>
                <w:sz w:val="20"/>
                <w:szCs w:val="20"/>
              </w:rPr>
            </w:pPr>
            <w:r w:rsidRPr="00CA1631">
              <w:rPr>
                <w:rFonts w:eastAsia="Times New Roman"/>
                <w:color w:val="000000"/>
                <w:sz w:val="20"/>
                <w:szCs w:val="20"/>
              </w:rPr>
              <w:t>Apr</w:t>
            </w:r>
          </w:p>
        </w:tc>
        <w:tc>
          <w:tcPr>
            <w:tcW w:w="546" w:type="pct"/>
            <w:noWrap/>
            <w:hideMark/>
          </w:tcPr>
          <w:p w14:paraId="59B81433"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79.3</w:t>
            </w:r>
            <w:r w:rsidRPr="00CA1631">
              <w:rPr>
                <w:rFonts w:eastAsia="Times New Roman"/>
                <w:color w:val="000000"/>
                <w:sz w:val="20"/>
                <w:szCs w:val="20"/>
              </w:rPr>
              <w:t>%</w:t>
            </w:r>
          </w:p>
        </w:tc>
        <w:tc>
          <w:tcPr>
            <w:tcW w:w="378" w:type="pct"/>
          </w:tcPr>
          <w:p w14:paraId="6D3662DB" w14:textId="3F87D9B7" w:rsidR="00CA1631" w:rsidRPr="00CA1631" w:rsidRDefault="00CA1631" w:rsidP="00AA4669">
            <w:pPr>
              <w:widowControl/>
              <w:wordWrap/>
              <w:autoSpaceDE/>
              <w:autoSpaceDN/>
              <w:jc w:val="right"/>
              <w:rPr>
                <w:rFonts w:eastAsia="Times New Roman"/>
                <w:color w:val="000000"/>
                <w:sz w:val="20"/>
                <w:szCs w:val="20"/>
              </w:rPr>
            </w:pPr>
          </w:p>
        </w:tc>
        <w:tc>
          <w:tcPr>
            <w:tcW w:w="563" w:type="pct"/>
            <w:noWrap/>
            <w:hideMark/>
          </w:tcPr>
          <w:p w14:paraId="66251A34"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7</w:t>
            </w:r>
            <w:r w:rsidRPr="00CA1631">
              <w:rPr>
                <w:rFonts w:eastAsia="Times New Roman"/>
                <w:color w:val="000000"/>
                <w:sz w:val="20"/>
                <w:szCs w:val="20"/>
              </w:rPr>
              <w:t>1.0%</w:t>
            </w:r>
          </w:p>
        </w:tc>
        <w:tc>
          <w:tcPr>
            <w:tcW w:w="360" w:type="pct"/>
          </w:tcPr>
          <w:p w14:paraId="5A7B69F6" w14:textId="12B5DE7D" w:rsidR="00CA1631" w:rsidRPr="00CA1631" w:rsidRDefault="00CA1631" w:rsidP="00AA4669">
            <w:pPr>
              <w:widowControl/>
              <w:wordWrap/>
              <w:autoSpaceDE/>
              <w:autoSpaceDN/>
              <w:jc w:val="right"/>
              <w:rPr>
                <w:rFonts w:eastAsia="Times New Roman"/>
                <w:color w:val="000000"/>
                <w:sz w:val="20"/>
                <w:szCs w:val="20"/>
              </w:rPr>
            </w:pPr>
          </w:p>
        </w:tc>
        <w:tc>
          <w:tcPr>
            <w:tcW w:w="504" w:type="pct"/>
            <w:noWrap/>
            <w:hideMark/>
          </w:tcPr>
          <w:p w14:paraId="76B85EC1"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60.</w:t>
            </w:r>
            <w:r w:rsidRPr="00CA1631">
              <w:rPr>
                <w:rFonts w:eastAsia="Times New Roman"/>
                <w:color w:val="000000"/>
                <w:sz w:val="20"/>
                <w:szCs w:val="20"/>
              </w:rPr>
              <w:t>8%</w:t>
            </w:r>
          </w:p>
        </w:tc>
        <w:tc>
          <w:tcPr>
            <w:tcW w:w="418" w:type="pct"/>
          </w:tcPr>
          <w:p w14:paraId="4B9CECB1" w14:textId="481F6026" w:rsidR="00CA1631" w:rsidRPr="00CA1631" w:rsidRDefault="00CA1631" w:rsidP="00AA4669">
            <w:pPr>
              <w:widowControl/>
              <w:wordWrap/>
              <w:autoSpaceDE/>
              <w:autoSpaceDN/>
              <w:jc w:val="right"/>
              <w:rPr>
                <w:rFonts w:eastAsia="Times New Roman"/>
                <w:color w:val="000000"/>
                <w:sz w:val="20"/>
                <w:szCs w:val="20"/>
              </w:rPr>
            </w:pPr>
          </w:p>
        </w:tc>
        <w:tc>
          <w:tcPr>
            <w:tcW w:w="525" w:type="pct"/>
            <w:noWrap/>
            <w:hideMark/>
          </w:tcPr>
          <w:p w14:paraId="3F98FC18"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50.</w:t>
            </w:r>
            <w:r w:rsidRPr="00CA1631">
              <w:rPr>
                <w:rFonts w:eastAsia="Times New Roman"/>
                <w:color w:val="000000"/>
                <w:sz w:val="20"/>
                <w:szCs w:val="20"/>
              </w:rPr>
              <w:t>1%</w:t>
            </w:r>
          </w:p>
        </w:tc>
        <w:tc>
          <w:tcPr>
            <w:tcW w:w="397" w:type="pct"/>
          </w:tcPr>
          <w:p w14:paraId="5E311279" w14:textId="7E5FE31E" w:rsidR="00CA1631" w:rsidRPr="00CA1631" w:rsidRDefault="00CA1631" w:rsidP="00AA4669">
            <w:pPr>
              <w:widowControl/>
              <w:wordWrap/>
              <w:autoSpaceDE/>
              <w:autoSpaceDN/>
              <w:jc w:val="right"/>
              <w:rPr>
                <w:rFonts w:eastAsia="Times New Roman"/>
                <w:color w:val="000000"/>
                <w:sz w:val="20"/>
                <w:szCs w:val="20"/>
              </w:rPr>
            </w:pPr>
          </w:p>
        </w:tc>
        <w:tc>
          <w:tcPr>
            <w:tcW w:w="546" w:type="pct"/>
            <w:tcBorders>
              <w:right w:val="nil"/>
            </w:tcBorders>
            <w:noWrap/>
            <w:hideMark/>
          </w:tcPr>
          <w:p w14:paraId="4A1A5551"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65.</w:t>
            </w:r>
            <w:r w:rsidRPr="00CA1631">
              <w:rPr>
                <w:rFonts w:eastAsia="Times New Roman"/>
                <w:color w:val="000000"/>
                <w:sz w:val="20"/>
                <w:szCs w:val="20"/>
              </w:rPr>
              <w:t>3%</w:t>
            </w:r>
          </w:p>
        </w:tc>
        <w:tc>
          <w:tcPr>
            <w:tcW w:w="368" w:type="pct"/>
            <w:tcBorders>
              <w:right w:val="nil"/>
            </w:tcBorders>
          </w:tcPr>
          <w:p w14:paraId="1B9E9370" w14:textId="16976C16" w:rsidR="00CA1631" w:rsidRPr="00CA1631" w:rsidRDefault="00CA1631" w:rsidP="00AA4669">
            <w:pPr>
              <w:widowControl/>
              <w:wordWrap/>
              <w:autoSpaceDE/>
              <w:autoSpaceDN/>
              <w:jc w:val="right"/>
              <w:rPr>
                <w:rFonts w:eastAsia="Times New Roman"/>
                <w:color w:val="000000"/>
                <w:sz w:val="20"/>
                <w:szCs w:val="20"/>
              </w:rPr>
            </w:pPr>
          </w:p>
        </w:tc>
      </w:tr>
      <w:tr w:rsidR="00CA1631" w:rsidRPr="00CA1631" w14:paraId="179868EE" w14:textId="77777777" w:rsidTr="00E0239F">
        <w:trPr>
          <w:trHeight w:val="300"/>
        </w:trPr>
        <w:tc>
          <w:tcPr>
            <w:tcW w:w="394" w:type="pct"/>
            <w:tcBorders>
              <w:left w:val="nil"/>
              <w:bottom w:val="single" w:sz="4" w:space="0" w:color="BFBFBF" w:themeColor="background1" w:themeShade="BF"/>
            </w:tcBorders>
            <w:noWrap/>
            <w:hideMark/>
          </w:tcPr>
          <w:p w14:paraId="43567E26" w14:textId="77777777" w:rsidR="00CA1631" w:rsidRPr="00CA1631" w:rsidRDefault="00CA1631" w:rsidP="00AA4669">
            <w:pPr>
              <w:widowControl/>
              <w:wordWrap/>
              <w:autoSpaceDE/>
              <w:autoSpaceDN/>
              <w:rPr>
                <w:rFonts w:eastAsia="Times New Roman"/>
                <w:color w:val="000000"/>
                <w:sz w:val="20"/>
                <w:szCs w:val="20"/>
              </w:rPr>
            </w:pPr>
            <w:r w:rsidRPr="00CA1631">
              <w:rPr>
                <w:rFonts w:eastAsia="Times New Roman"/>
                <w:color w:val="000000"/>
                <w:sz w:val="20"/>
                <w:szCs w:val="20"/>
              </w:rPr>
              <w:t>May</w:t>
            </w:r>
          </w:p>
        </w:tc>
        <w:tc>
          <w:tcPr>
            <w:tcW w:w="546" w:type="pct"/>
            <w:tcBorders>
              <w:bottom w:val="single" w:sz="4" w:space="0" w:color="BFBFBF" w:themeColor="background1" w:themeShade="BF"/>
            </w:tcBorders>
            <w:noWrap/>
            <w:hideMark/>
          </w:tcPr>
          <w:p w14:paraId="35B74DE3"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68.3</w:t>
            </w:r>
            <w:r w:rsidRPr="00CA1631">
              <w:rPr>
                <w:rFonts w:eastAsia="Times New Roman"/>
                <w:color w:val="000000"/>
                <w:sz w:val="20"/>
                <w:szCs w:val="20"/>
              </w:rPr>
              <w:t>%</w:t>
            </w:r>
          </w:p>
        </w:tc>
        <w:tc>
          <w:tcPr>
            <w:tcW w:w="378" w:type="pct"/>
            <w:tcBorders>
              <w:bottom w:val="single" w:sz="4" w:space="0" w:color="BFBFBF" w:themeColor="background1" w:themeShade="BF"/>
            </w:tcBorders>
          </w:tcPr>
          <w:p w14:paraId="68323D7C" w14:textId="6AB17A8C" w:rsidR="00CA1631" w:rsidRPr="00CA1631" w:rsidRDefault="00CA1631" w:rsidP="00AA4669">
            <w:pPr>
              <w:widowControl/>
              <w:wordWrap/>
              <w:autoSpaceDE/>
              <w:autoSpaceDN/>
              <w:jc w:val="right"/>
              <w:rPr>
                <w:rFonts w:eastAsia="Times New Roman"/>
                <w:color w:val="000000"/>
                <w:sz w:val="20"/>
                <w:szCs w:val="20"/>
              </w:rPr>
            </w:pPr>
          </w:p>
        </w:tc>
        <w:tc>
          <w:tcPr>
            <w:tcW w:w="563" w:type="pct"/>
            <w:tcBorders>
              <w:bottom w:val="single" w:sz="4" w:space="0" w:color="BFBFBF" w:themeColor="background1" w:themeShade="BF"/>
            </w:tcBorders>
            <w:noWrap/>
            <w:hideMark/>
          </w:tcPr>
          <w:p w14:paraId="525440A8"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58.5</w:t>
            </w:r>
            <w:r w:rsidRPr="00CA1631">
              <w:rPr>
                <w:rFonts w:eastAsia="Times New Roman"/>
                <w:color w:val="000000"/>
                <w:sz w:val="20"/>
                <w:szCs w:val="20"/>
              </w:rPr>
              <w:t>%</w:t>
            </w:r>
          </w:p>
        </w:tc>
        <w:tc>
          <w:tcPr>
            <w:tcW w:w="360" w:type="pct"/>
            <w:tcBorders>
              <w:bottom w:val="single" w:sz="4" w:space="0" w:color="BFBFBF" w:themeColor="background1" w:themeShade="BF"/>
            </w:tcBorders>
          </w:tcPr>
          <w:p w14:paraId="6A6DBB66" w14:textId="12794B8E" w:rsidR="00CA1631" w:rsidRPr="00CA1631" w:rsidRDefault="00CA1631" w:rsidP="00AA4669">
            <w:pPr>
              <w:widowControl/>
              <w:wordWrap/>
              <w:autoSpaceDE/>
              <w:autoSpaceDN/>
              <w:jc w:val="right"/>
              <w:rPr>
                <w:rFonts w:eastAsia="Times New Roman"/>
                <w:color w:val="000000"/>
                <w:sz w:val="20"/>
                <w:szCs w:val="20"/>
              </w:rPr>
            </w:pPr>
          </w:p>
        </w:tc>
        <w:tc>
          <w:tcPr>
            <w:tcW w:w="504" w:type="pct"/>
            <w:tcBorders>
              <w:bottom w:val="single" w:sz="4" w:space="0" w:color="BFBFBF" w:themeColor="background1" w:themeShade="BF"/>
            </w:tcBorders>
            <w:noWrap/>
            <w:hideMark/>
          </w:tcPr>
          <w:p w14:paraId="1C0D51F6"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46.</w:t>
            </w:r>
            <w:r w:rsidRPr="00CA1631">
              <w:rPr>
                <w:rFonts w:eastAsia="Times New Roman"/>
                <w:color w:val="000000"/>
                <w:sz w:val="20"/>
                <w:szCs w:val="20"/>
              </w:rPr>
              <w:t>4%</w:t>
            </w:r>
          </w:p>
        </w:tc>
        <w:tc>
          <w:tcPr>
            <w:tcW w:w="418" w:type="pct"/>
            <w:tcBorders>
              <w:bottom w:val="single" w:sz="4" w:space="0" w:color="BFBFBF" w:themeColor="background1" w:themeShade="BF"/>
            </w:tcBorders>
          </w:tcPr>
          <w:p w14:paraId="0EBB33D7" w14:textId="43FEABB0" w:rsidR="00CA1631" w:rsidRPr="00CA1631" w:rsidRDefault="00CA1631" w:rsidP="00AA4669">
            <w:pPr>
              <w:widowControl/>
              <w:wordWrap/>
              <w:autoSpaceDE/>
              <w:autoSpaceDN/>
              <w:jc w:val="right"/>
              <w:rPr>
                <w:rFonts w:eastAsia="Times New Roman"/>
                <w:color w:val="000000"/>
                <w:sz w:val="20"/>
                <w:szCs w:val="20"/>
              </w:rPr>
            </w:pPr>
          </w:p>
        </w:tc>
        <w:tc>
          <w:tcPr>
            <w:tcW w:w="525" w:type="pct"/>
            <w:tcBorders>
              <w:bottom w:val="single" w:sz="4" w:space="0" w:color="BFBFBF" w:themeColor="background1" w:themeShade="BF"/>
            </w:tcBorders>
            <w:noWrap/>
            <w:hideMark/>
          </w:tcPr>
          <w:p w14:paraId="60D4600D"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35.0</w:t>
            </w:r>
            <w:r w:rsidRPr="00CA1631">
              <w:rPr>
                <w:rFonts w:eastAsia="Times New Roman"/>
                <w:color w:val="000000"/>
                <w:sz w:val="20"/>
                <w:szCs w:val="20"/>
              </w:rPr>
              <w:t>%</w:t>
            </w:r>
          </w:p>
        </w:tc>
        <w:tc>
          <w:tcPr>
            <w:tcW w:w="397" w:type="pct"/>
            <w:tcBorders>
              <w:bottom w:val="single" w:sz="4" w:space="0" w:color="BFBFBF" w:themeColor="background1" w:themeShade="BF"/>
            </w:tcBorders>
          </w:tcPr>
          <w:p w14:paraId="3EC07547" w14:textId="33550CAF" w:rsidR="00CA1631" w:rsidRPr="00CA1631" w:rsidRDefault="00CA1631" w:rsidP="00AA4669">
            <w:pPr>
              <w:widowControl/>
              <w:wordWrap/>
              <w:autoSpaceDE/>
              <w:autoSpaceDN/>
              <w:jc w:val="right"/>
              <w:rPr>
                <w:rFonts w:eastAsia="Times New Roman"/>
                <w:color w:val="000000"/>
                <w:sz w:val="20"/>
                <w:szCs w:val="20"/>
              </w:rPr>
            </w:pPr>
          </w:p>
        </w:tc>
        <w:tc>
          <w:tcPr>
            <w:tcW w:w="546" w:type="pct"/>
            <w:tcBorders>
              <w:bottom w:val="single" w:sz="4" w:space="0" w:color="BFBFBF" w:themeColor="background1" w:themeShade="BF"/>
              <w:right w:val="nil"/>
            </w:tcBorders>
            <w:noWrap/>
            <w:hideMark/>
          </w:tcPr>
          <w:p w14:paraId="296AE406"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52.</w:t>
            </w:r>
            <w:r w:rsidRPr="00CA1631">
              <w:rPr>
                <w:rFonts w:eastAsia="Times New Roman"/>
                <w:color w:val="000000"/>
                <w:sz w:val="20"/>
                <w:szCs w:val="20"/>
              </w:rPr>
              <w:t>1%</w:t>
            </w:r>
          </w:p>
        </w:tc>
        <w:tc>
          <w:tcPr>
            <w:tcW w:w="368" w:type="pct"/>
            <w:tcBorders>
              <w:bottom w:val="single" w:sz="4" w:space="0" w:color="BFBFBF" w:themeColor="background1" w:themeShade="BF"/>
              <w:right w:val="nil"/>
            </w:tcBorders>
          </w:tcPr>
          <w:p w14:paraId="78600B24" w14:textId="19C4AE99" w:rsidR="00CA1631" w:rsidRPr="00CA1631" w:rsidRDefault="00CA1631" w:rsidP="00AA4669">
            <w:pPr>
              <w:widowControl/>
              <w:wordWrap/>
              <w:autoSpaceDE/>
              <w:autoSpaceDN/>
              <w:jc w:val="right"/>
              <w:rPr>
                <w:rFonts w:eastAsia="Times New Roman"/>
                <w:color w:val="000000"/>
                <w:sz w:val="20"/>
                <w:szCs w:val="20"/>
              </w:rPr>
            </w:pPr>
          </w:p>
        </w:tc>
      </w:tr>
      <w:tr w:rsidR="00E0239F" w:rsidRPr="00CA1631" w14:paraId="254340B3" w14:textId="77777777" w:rsidTr="00E0239F">
        <w:trPr>
          <w:trHeight w:val="300"/>
        </w:trPr>
        <w:tc>
          <w:tcPr>
            <w:tcW w:w="394" w:type="pct"/>
            <w:tcBorders>
              <w:left w:val="nil"/>
              <w:bottom w:val="single" w:sz="12" w:space="0" w:color="auto"/>
            </w:tcBorders>
            <w:noWrap/>
            <w:hideMark/>
          </w:tcPr>
          <w:p w14:paraId="4CFE27E2" w14:textId="77777777" w:rsidR="00CA1631" w:rsidRPr="00CA1631" w:rsidRDefault="00CA1631" w:rsidP="00AA4669">
            <w:pPr>
              <w:widowControl/>
              <w:wordWrap/>
              <w:autoSpaceDE/>
              <w:autoSpaceDN/>
              <w:rPr>
                <w:rFonts w:eastAsia="Times New Roman"/>
                <w:color w:val="000000"/>
                <w:sz w:val="20"/>
                <w:szCs w:val="20"/>
              </w:rPr>
            </w:pPr>
            <w:r w:rsidRPr="00CA1631">
              <w:rPr>
                <w:rFonts w:eastAsia="Times New Roman"/>
                <w:color w:val="000000"/>
                <w:sz w:val="20"/>
                <w:szCs w:val="20"/>
              </w:rPr>
              <w:t>Jun</w:t>
            </w:r>
          </w:p>
        </w:tc>
        <w:tc>
          <w:tcPr>
            <w:tcW w:w="546" w:type="pct"/>
            <w:tcBorders>
              <w:bottom w:val="single" w:sz="12" w:space="0" w:color="auto"/>
            </w:tcBorders>
            <w:noWrap/>
            <w:hideMark/>
          </w:tcPr>
          <w:p w14:paraId="42BFE4AC"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52.9</w:t>
            </w:r>
            <w:r w:rsidRPr="00CA1631">
              <w:rPr>
                <w:rFonts w:eastAsia="Times New Roman"/>
                <w:color w:val="000000"/>
                <w:sz w:val="20"/>
                <w:szCs w:val="20"/>
              </w:rPr>
              <w:t>%</w:t>
            </w:r>
          </w:p>
        </w:tc>
        <w:tc>
          <w:tcPr>
            <w:tcW w:w="378" w:type="pct"/>
            <w:tcBorders>
              <w:bottom w:val="single" w:sz="12" w:space="0" w:color="auto"/>
            </w:tcBorders>
          </w:tcPr>
          <w:p w14:paraId="4D4CF67F" w14:textId="01C6CD55" w:rsidR="00CA1631" w:rsidRPr="00CA1631" w:rsidRDefault="00CA1631" w:rsidP="00AA4669">
            <w:pPr>
              <w:widowControl/>
              <w:wordWrap/>
              <w:autoSpaceDE/>
              <w:autoSpaceDN/>
              <w:jc w:val="right"/>
              <w:rPr>
                <w:rFonts w:eastAsia="Times New Roman"/>
                <w:color w:val="000000"/>
                <w:sz w:val="20"/>
                <w:szCs w:val="20"/>
              </w:rPr>
            </w:pPr>
          </w:p>
        </w:tc>
        <w:tc>
          <w:tcPr>
            <w:tcW w:w="563" w:type="pct"/>
            <w:tcBorders>
              <w:bottom w:val="single" w:sz="12" w:space="0" w:color="auto"/>
            </w:tcBorders>
            <w:noWrap/>
            <w:hideMark/>
          </w:tcPr>
          <w:p w14:paraId="3FD926D9"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42.</w:t>
            </w:r>
            <w:r w:rsidRPr="00CA1631">
              <w:rPr>
                <w:rFonts w:eastAsia="Times New Roman"/>
                <w:color w:val="000000"/>
                <w:sz w:val="20"/>
                <w:szCs w:val="20"/>
              </w:rPr>
              <w:t>4%</w:t>
            </w:r>
          </w:p>
        </w:tc>
        <w:tc>
          <w:tcPr>
            <w:tcW w:w="360" w:type="pct"/>
            <w:tcBorders>
              <w:bottom w:val="single" w:sz="12" w:space="0" w:color="auto"/>
            </w:tcBorders>
          </w:tcPr>
          <w:p w14:paraId="1C994779" w14:textId="58974FB1" w:rsidR="00CA1631" w:rsidRPr="00CA1631" w:rsidRDefault="00CA1631" w:rsidP="00AA4669">
            <w:pPr>
              <w:widowControl/>
              <w:wordWrap/>
              <w:autoSpaceDE/>
              <w:autoSpaceDN/>
              <w:jc w:val="right"/>
              <w:rPr>
                <w:rFonts w:eastAsia="Times New Roman"/>
                <w:color w:val="000000"/>
                <w:sz w:val="20"/>
                <w:szCs w:val="20"/>
              </w:rPr>
            </w:pPr>
          </w:p>
        </w:tc>
        <w:tc>
          <w:tcPr>
            <w:tcW w:w="504" w:type="pct"/>
            <w:tcBorders>
              <w:bottom w:val="single" w:sz="12" w:space="0" w:color="auto"/>
            </w:tcBorders>
            <w:noWrap/>
            <w:hideMark/>
          </w:tcPr>
          <w:p w14:paraId="1148F5E7"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32.7</w:t>
            </w:r>
            <w:r w:rsidRPr="00CA1631">
              <w:rPr>
                <w:rFonts w:eastAsia="Times New Roman"/>
                <w:color w:val="000000"/>
                <w:sz w:val="20"/>
                <w:szCs w:val="20"/>
              </w:rPr>
              <w:t>%</w:t>
            </w:r>
          </w:p>
        </w:tc>
        <w:tc>
          <w:tcPr>
            <w:tcW w:w="418" w:type="pct"/>
            <w:tcBorders>
              <w:bottom w:val="single" w:sz="12" w:space="0" w:color="auto"/>
            </w:tcBorders>
          </w:tcPr>
          <w:p w14:paraId="3F579E8F" w14:textId="43042695" w:rsidR="00CA1631" w:rsidRPr="00CA1631" w:rsidRDefault="00CA1631" w:rsidP="00AA4669">
            <w:pPr>
              <w:widowControl/>
              <w:wordWrap/>
              <w:autoSpaceDE/>
              <w:autoSpaceDN/>
              <w:jc w:val="right"/>
              <w:rPr>
                <w:rFonts w:eastAsia="Times New Roman"/>
                <w:color w:val="000000"/>
                <w:sz w:val="20"/>
                <w:szCs w:val="20"/>
              </w:rPr>
            </w:pPr>
          </w:p>
        </w:tc>
        <w:tc>
          <w:tcPr>
            <w:tcW w:w="525" w:type="pct"/>
            <w:tcBorders>
              <w:bottom w:val="single" w:sz="12" w:space="0" w:color="auto"/>
            </w:tcBorders>
            <w:noWrap/>
            <w:hideMark/>
          </w:tcPr>
          <w:p w14:paraId="425E14CC"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22.9</w:t>
            </w:r>
            <w:r w:rsidRPr="00CA1631">
              <w:rPr>
                <w:rFonts w:eastAsia="Times New Roman"/>
                <w:color w:val="000000"/>
                <w:sz w:val="20"/>
                <w:szCs w:val="20"/>
              </w:rPr>
              <w:t>%</w:t>
            </w:r>
          </w:p>
        </w:tc>
        <w:tc>
          <w:tcPr>
            <w:tcW w:w="397" w:type="pct"/>
            <w:tcBorders>
              <w:bottom w:val="single" w:sz="12" w:space="0" w:color="auto"/>
            </w:tcBorders>
          </w:tcPr>
          <w:p w14:paraId="1F6AB73B" w14:textId="540AEE20" w:rsidR="00CA1631" w:rsidRPr="00CA1631" w:rsidRDefault="00CA1631" w:rsidP="00AA4669">
            <w:pPr>
              <w:widowControl/>
              <w:wordWrap/>
              <w:autoSpaceDE/>
              <w:autoSpaceDN/>
              <w:jc w:val="right"/>
              <w:rPr>
                <w:rFonts w:eastAsia="Times New Roman"/>
                <w:color w:val="000000"/>
                <w:sz w:val="20"/>
                <w:szCs w:val="20"/>
              </w:rPr>
            </w:pPr>
          </w:p>
        </w:tc>
        <w:tc>
          <w:tcPr>
            <w:tcW w:w="546" w:type="pct"/>
            <w:tcBorders>
              <w:bottom w:val="single" w:sz="12" w:space="0" w:color="auto"/>
              <w:right w:val="nil"/>
            </w:tcBorders>
            <w:noWrap/>
            <w:hideMark/>
          </w:tcPr>
          <w:p w14:paraId="77E61116" w14:textId="77777777" w:rsidR="00CA1631" w:rsidRPr="00CA1631" w:rsidRDefault="00CA1631" w:rsidP="00AA4669">
            <w:pPr>
              <w:widowControl/>
              <w:wordWrap/>
              <w:autoSpaceDE/>
              <w:autoSpaceDN/>
              <w:jc w:val="right"/>
              <w:rPr>
                <w:rFonts w:eastAsia="Times New Roman"/>
                <w:color w:val="000000"/>
                <w:sz w:val="20"/>
                <w:szCs w:val="20"/>
              </w:rPr>
            </w:pPr>
            <w:r w:rsidRPr="00CA1631">
              <w:rPr>
                <w:rFonts w:eastAsia="Times New Roman"/>
                <w:color w:val="000000"/>
                <w:sz w:val="20"/>
                <w:szCs w:val="20"/>
              </w:rPr>
              <w:t>-37.7</w:t>
            </w:r>
            <w:r w:rsidRPr="00CA1631">
              <w:rPr>
                <w:rFonts w:eastAsia="Times New Roman"/>
                <w:color w:val="000000"/>
                <w:sz w:val="20"/>
                <w:szCs w:val="20"/>
              </w:rPr>
              <w:t>%</w:t>
            </w:r>
          </w:p>
        </w:tc>
        <w:tc>
          <w:tcPr>
            <w:tcW w:w="368" w:type="pct"/>
            <w:tcBorders>
              <w:bottom w:val="single" w:sz="12" w:space="0" w:color="auto"/>
              <w:right w:val="nil"/>
            </w:tcBorders>
          </w:tcPr>
          <w:p w14:paraId="5C041FC2" w14:textId="6B09F417" w:rsidR="00CA1631" w:rsidRPr="00CA1631" w:rsidRDefault="00CA1631" w:rsidP="00AA4669">
            <w:pPr>
              <w:widowControl/>
              <w:wordWrap/>
              <w:autoSpaceDE/>
              <w:autoSpaceDN/>
              <w:jc w:val="right"/>
              <w:rPr>
                <w:rFonts w:eastAsia="Times New Roman"/>
                <w:color w:val="000000"/>
                <w:sz w:val="20"/>
                <w:szCs w:val="20"/>
              </w:rPr>
            </w:pPr>
          </w:p>
        </w:tc>
      </w:tr>
    </w:tbl>
    <w:p w14:paraId="2622B02D" w14:textId="550E70A6" w:rsidR="00690FFC" w:rsidRPr="00E0239F" w:rsidRDefault="00E0239F">
      <w:pPr>
        <w:widowControl/>
        <w:wordWrap/>
        <w:autoSpaceDE/>
        <w:autoSpaceDN/>
        <w:spacing w:after="160" w:line="259" w:lineRule="auto"/>
        <w:rPr>
          <w:sz w:val="18"/>
          <w:szCs w:val="18"/>
        </w:rPr>
      </w:pPr>
      <w:r w:rsidRPr="00E0239F">
        <w:rPr>
          <w:sz w:val="18"/>
          <w:szCs w:val="18"/>
          <w:vertAlign w:val="superscript"/>
        </w:rPr>
        <w:t>1</w:t>
      </w:r>
      <w:r w:rsidRPr="00E0239F">
        <w:rPr>
          <w:sz w:val="18"/>
          <w:szCs w:val="18"/>
        </w:rPr>
        <w:t xml:space="preserve"> interquartile range</w:t>
      </w:r>
    </w:p>
    <w:p w14:paraId="4810516F" w14:textId="77777777" w:rsidR="00690FFC" w:rsidRPr="00EE77C4" w:rsidRDefault="00690FFC" w:rsidP="00E0239F">
      <w:pPr>
        <w:pStyle w:val="Caption"/>
        <w:keepNext/>
        <w:spacing w:before="480"/>
      </w:pPr>
      <w:bookmarkStart w:id="748" w:name="_Ref131109280"/>
      <w:r>
        <w:t xml:space="preserve">Table </w:t>
      </w:r>
      <w:r>
        <w:fldChar w:fldCharType="begin"/>
      </w:r>
      <w:r>
        <w:instrText xml:space="preserve"> SEQ Table \* ARABIC </w:instrText>
      </w:r>
      <w:r>
        <w:fldChar w:fldCharType="separate"/>
      </w:r>
      <w:r>
        <w:rPr>
          <w:noProof/>
        </w:rPr>
        <w:t>2</w:t>
      </w:r>
      <w:r>
        <w:rPr>
          <w:noProof/>
        </w:rPr>
        <w:fldChar w:fldCharType="end"/>
      </w:r>
      <w:bookmarkEnd w:id="748"/>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TableGridLight"/>
        <w:tblW w:w="5000" w:type="pct"/>
        <w:tblLook w:val="04A0" w:firstRow="1" w:lastRow="0" w:firstColumn="1" w:lastColumn="0" w:noHBand="0" w:noVBand="1"/>
      </w:tblPr>
      <w:tblGrid>
        <w:gridCol w:w="3554"/>
        <w:gridCol w:w="1368"/>
        <w:gridCol w:w="1368"/>
        <w:gridCol w:w="1368"/>
        <w:gridCol w:w="1368"/>
      </w:tblGrid>
      <w:tr w:rsidR="00690FFC" w:rsidRPr="0058519B" w14:paraId="674533EE" w14:textId="77777777" w:rsidTr="00AA4669">
        <w:trPr>
          <w:trHeight w:val="285"/>
        </w:trPr>
        <w:tc>
          <w:tcPr>
            <w:tcW w:w="1968" w:type="pct"/>
            <w:tcBorders>
              <w:top w:val="single" w:sz="12" w:space="0" w:color="auto"/>
              <w:left w:val="nil"/>
              <w:bottom w:val="single" w:sz="12" w:space="0" w:color="auto"/>
            </w:tcBorders>
            <w:shd w:val="clear" w:color="auto" w:fill="A5A5A5" w:themeFill="accent3"/>
            <w:noWrap/>
          </w:tcPr>
          <w:p w14:paraId="3510F9F3" w14:textId="77777777" w:rsidR="00690FFC" w:rsidRPr="0058519B" w:rsidRDefault="00690FFC" w:rsidP="00AA4669">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6751A4F5" w14:textId="77777777" w:rsidR="00690FFC" w:rsidRPr="0058519B" w:rsidRDefault="00690FFC" w:rsidP="00AA4669">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32485C" w14:textId="77777777" w:rsidR="00690FFC" w:rsidRPr="0058519B" w:rsidRDefault="00690FFC" w:rsidP="00AA4669">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1E0EC6D8" w14:textId="77777777" w:rsidR="00690FFC" w:rsidRPr="0058519B" w:rsidRDefault="00690FFC" w:rsidP="00AA4669">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37EF02A5" w14:textId="77777777" w:rsidR="00690FFC" w:rsidRPr="0058519B" w:rsidRDefault="00690FFC" w:rsidP="00AA4669">
            <w:pPr>
              <w:widowControl/>
              <w:wordWrap/>
              <w:autoSpaceDE/>
              <w:autoSpaceDN/>
              <w:ind w:right="110"/>
              <w:jc w:val="center"/>
              <w:rPr>
                <w:rFonts w:eastAsia="Times New Roman"/>
                <w:b/>
                <w:bCs/>
                <w:color w:val="000000"/>
              </w:rPr>
            </w:pPr>
            <w:r w:rsidRPr="0058519B">
              <w:rPr>
                <w:b/>
                <w:bCs/>
                <w:color w:val="000000"/>
              </w:rPr>
              <w:t>G4</w:t>
            </w:r>
          </w:p>
        </w:tc>
      </w:tr>
      <w:tr w:rsidR="00690FFC" w:rsidRPr="0058519B" w14:paraId="7ABB2B7C" w14:textId="77777777" w:rsidTr="00AA4669">
        <w:trPr>
          <w:trHeight w:val="285"/>
        </w:trPr>
        <w:tc>
          <w:tcPr>
            <w:tcW w:w="1968" w:type="pct"/>
            <w:tcBorders>
              <w:top w:val="single" w:sz="12" w:space="0" w:color="auto"/>
              <w:left w:val="nil"/>
            </w:tcBorders>
            <w:noWrap/>
            <w:hideMark/>
          </w:tcPr>
          <w:p w14:paraId="64E60FF2"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North East</w:t>
            </w:r>
          </w:p>
        </w:tc>
        <w:tc>
          <w:tcPr>
            <w:tcW w:w="758" w:type="pct"/>
            <w:tcBorders>
              <w:top w:val="single" w:sz="12" w:space="0" w:color="auto"/>
            </w:tcBorders>
            <w:noWrap/>
            <w:hideMark/>
          </w:tcPr>
          <w:p w14:paraId="68FE92A0" w14:textId="77777777" w:rsidR="00690FFC" w:rsidRPr="0058519B" w:rsidRDefault="00690FFC" w:rsidP="00AA4669">
            <w:pPr>
              <w:widowControl/>
              <w:wordWrap/>
              <w:autoSpaceDE/>
              <w:autoSpaceDN/>
              <w:rPr>
                <w:rFonts w:eastAsia="Times New Roman"/>
                <w:color w:val="000000"/>
              </w:rPr>
            </w:pPr>
          </w:p>
        </w:tc>
        <w:tc>
          <w:tcPr>
            <w:tcW w:w="758" w:type="pct"/>
            <w:tcBorders>
              <w:top w:val="single" w:sz="12" w:space="0" w:color="auto"/>
            </w:tcBorders>
            <w:noWrap/>
            <w:hideMark/>
          </w:tcPr>
          <w:p w14:paraId="094BEA8E" w14:textId="77777777" w:rsidR="00690FFC" w:rsidRPr="0058519B" w:rsidRDefault="00690FFC" w:rsidP="00AA4669">
            <w:pPr>
              <w:widowControl/>
              <w:wordWrap/>
              <w:autoSpaceDE/>
              <w:autoSpaceDN/>
              <w:jc w:val="right"/>
              <w:rPr>
                <w:rFonts w:eastAsia="Times New Roman"/>
              </w:rPr>
            </w:pPr>
          </w:p>
        </w:tc>
        <w:tc>
          <w:tcPr>
            <w:tcW w:w="758" w:type="pct"/>
            <w:tcBorders>
              <w:top w:val="single" w:sz="12" w:space="0" w:color="auto"/>
            </w:tcBorders>
            <w:noWrap/>
            <w:hideMark/>
          </w:tcPr>
          <w:p w14:paraId="407208AD"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71C3AC70"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6 (50%)</w:t>
            </w:r>
          </w:p>
        </w:tc>
      </w:tr>
      <w:tr w:rsidR="00690FFC" w:rsidRPr="0058519B" w14:paraId="57FCB5B9" w14:textId="77777777" w:rsidTr="00AA4669">
        <w:trPr>
          <w:trHeight w:val="285"/>
        </w:trPr>
        <w:tc>
          <w:tcPr>
            <w:tcW w:w="1968" w:type="pct"/>
            <w:tcBorders>
              <w:left w:val="nil"/>
            </w:tcBorders>
            <w:noWrap/>
            <w:hideMark/>
          </w:tcPr>
          <w:p w14:paraId="79803C57"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North West</w:t>
            </w:r>
          </w:p>
        </w:tc>
        <w:tc>
          <w:tcPr>
            <w:tcW w:w="758" w:type="pct"/>
            <w:noWrap/>
            <w:hideMark/>
          </w:tcPr>
          <w:p w14:paraId="4797BF08"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23885F43"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BB6083"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4C724CE4"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13 (33%)</w:t>
            </w:r>
          </w:p>
        </w:tc>
      </w:tr>
      <w:tr w:rsidR="00690FFC" w:rsidRPr="0058519B" w14:paraId="5CA79459" w14:textId="77777777" w:rsidTr="00AA4669">
        <w:trPr>
          <w:trHeight w:val="285"/>
        </w:trPr>
        <w:tc>
          <w:tcPr>
            <w:tcW w:w="1968" w:type="pct"/>
            <w:tcBorders>
              <w:left w:val="nil"/>
            </w:tcBorders>
            <w:noWrap/>
            <w:hideMark/>
          </w:tcPr>
          <w:p w14:paraId="14D44D75"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2FAC2D6A"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7B56FFEA"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53A4ADFD"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6FB3B805"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14 (67%)</w:t>
            </w:r>
          </w:p>
        </w:tc>
      </w:tr>
      <w:tr w:rsidR="00690FFC" w:rsidRPr="0058519B" w14:paraId="5C21AF0D" w14:textId="77777777" w:rsidTr="00AA4669">
        <w:trPr>
          <w:trHeight w:val="285"/>
        </w:trPr>
        <w:tc>
          <w:tcPr>
            <w:tcW w:w="1968" w:type="pct"/>
            <w:tcBorders>
              <w:left w:val="nil"/>
            </w:tcBorders>
            <w:noWrap/>
            <w:hideMark/>
          </w:tcPr>
          <w:p w14:paraId="23F2EFFA"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39ED14E6"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5747958B"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040D51A"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023C3DF6"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12 (30%)</w:t>
            </w:r>
          </w:p>
        </w:tc>
      </w:tr>
      <w:tr w:rsidR="00690FFC" w:rsidRPr="0058519B" w14:paraId="64D52823" w14:textId="77777777" w:rsidTr="00AA4669">
        <w:trPr>
          <w:trHeight w:val="285"/>
        </w:trPr>
        <w:tc>
          <w:tcPr>
            <w:tcW w:w="1968" w:type="pct"/>
            <w:tcBorders>
              <w:left w:val="nil"/>
            </w:tcBorders>
            <w:noWrap/>
            <w:hideMark/>
          </w:tcPr>
          <w:p w14:paraId="134577C5"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6B107636"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7193F7EA"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49AC76A"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50E10DA4"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4 (13%)</w:t>
            </w:r>
          </w:p>
        </w:tc>
      </w:tr>
      <w:tr w:rsidR="00690FFC" w:rsidRPr="0058519B" w14:paraId="7C4EFC3E" w14:textId="77777777" w:rsidTr="00AA4669">
        <w:trPr>
          <w:trHeight w:val="285"/>
        </w:trPr>
        <w:tc>
          <w:tcPr>
            <w:tcW w:w="1968" w:type="pct"/>
            <w:tcBorders>
              <w:left w:val="nil"/>
            </w:tcBorders>
            <w:noWrap/>
            <w:hideMark/>
          </w:tcPr>
          <w:p w14:paraId="6071C591"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07B53960"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4E66C85A"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5821128A"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07D11CEA"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5 (11%)</w:t>
            </w:r>
          </w:p>
        </w:tc>
      </w:tr>
      <w:tr w:rsidR="00690FFC" w:rsidRPr="0058519B" w14:paraId="390603EB" w14:textId="77777777" w:rsidTr="00AA4669">
        <w:trPr>
          <w:trHeight w:val="285"/>
        </w:trPr>
        <w:tc>
          <w:tcPr>
            <w:tcW w:w="1968" w:type="pct"/>
            <w:tcBorders>
              <w:left w:val="nil"/>
            </w:tcBorders>
            <w:noWrap/>
            <w:hideMark/>
          </w:tcPr>
          <w:p w14:paraId="7D2FE269"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310DDB25"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7B9CDDCC"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4BF5E6A0"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39D6A5B"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 xml:space="preserve"> (0%)</w:t>
            </w:r>
          </w:p>
        </w:tc>
      </w:tr>
      <w:tr w:rsidR="00690FFC" w:rsidRPr="0058519B" w14:paraId="0870170F" w14:textId="77777777" w:rsidTr="00AA4669">
        <w:trPr>
          <w:trHeight w:val="285"/>
        </w:trPr>
        <w:tc>
          <w:tcPr>
            <w:tcW w:w="1968" w:type="pct"/>
            <w:tcBorders>
              <w:left w:val="nil"/>
              <w:bottom w:val="single" w:sz="4" w:space="0" w:color="BFBFBF" w:themeColor="background1" w:themeShade="BF"/>
            </w:tcBorders>
            <w:noWrap/>
            <w:hideMark/>
          </w:tcPr>
          <w:p w14:paraId="36D12690"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South East</w:t>
            </w:r>
          </w:p>
        </w:tc>
        <w:tc>
          <w:tcPr>
            <w:tcW w:w="758" w:type="pct"/>
            <w:tcBorders>
              <w:bottom w:val="single" w:sz="4" w:space="0" w:color="BFBFBF" w:themeColor="background1" w:themeShade="BF"/>
            </w:tcBorders>
            <w:noWrap/>
            <w:hideMark/>
          </w:tcPr>
          <w:p w14:paraId="10C13423"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5EF9E3AD"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33A05032"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28315AAB"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7 (10%)</w:t>
            </w:r>
          </w:p>
        </w:tc>
      </w:tr>
      <w:tr w:rsidR="00690FFC" w:rsidRPr="0058519B" w14:paraId="5DAFC840" w14:textId="77777777" w:rsidTr="00AA4669">
        <w:trPr>
          <w:trHeight w:val="285"/>
        </w:trPr>
        <w:tc>
          <w:tcPr>
            <w:tcW w:w="1968" w:type="pct"/>
            <w:tcBorders>
              <w:left w:val="nil"/>
              <w:bottom w:val="single" w:sz="12" w:space="0" w:color="auto"/>
            </w:tcBorders>
            <w:noWrap/>
            <w:hideMark/>
          </w:tcPr>
          <w:p w14:paraId="4F31521F" w14:textId="77777777" w:rsidR="00690FFC" w:rsidRPr="0058519B" w:rsidRDefault="00690FFC" w:rsidP="00AA4669">
            <w:pPr>
              <w:widowControl/>
              <w:wordWrap/>
              <w:autoSpaceDE/>
              <w:autoSpaceDN/>
              <w:rPr>
                <w:rFonts w:eastAsia="Times New Roman"/>
                <w:color w:val="000000"/>
              </w:rPr>
            </w:pPr>
            <w:r w:rsidRPr="0058519B">
              <w:rPr>
                <w:rFonts w:eastAsia="Times New Roman"/>
                <w:color w:val="000000"/>
              </w:rPr>
              <w:t>South West</w:t>
            </w:r>
          </w:p>
        </w:tc>
        <w:tc>
          <w:tcPr>
            <w:tcW w:w="758" w:type="pct"/>
            <w:tcBorders>
              <w:bottom w:val="single" w:sz="12" w:space="0" w:color="auto"/>
            </w:tcBorders>
            <w:noWrap/>
            <w:hideMark/>
          </w:tcPr>
          <w:p w14:paraId="32284787"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4E4CDED5"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760D7495" w14:textId="77777777" w:rsidR="00690FFC" w:rsidRPr="0058519B" w:rsidRDefault="00690FFC" w:rsidP="00AA4669">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D3E64D9" w14:textId="77777777" w:rsidR="00690FFC" w:rsidRPr="0058519B" w:rsidRDefault="00690FFC" w:rsidP="00AA4669">
            <w:pPr>
              <w:widowControl/>
              <w:wordWrap/>
              <w:autoSpaceDE/>
              <w:autoSpaceDN/>
              <w:jc w:val="right"/>
              <w:rPr>
                <w:rFonts w:eastAsia="Times New Roman"/>
                <w:color w:val="000000"/>
              </w:rPr>
            </w:pPr>
            <w:r w:rsidRPr="0058519B">
              <w:rPr>
                <w:rFonts w:eastAsia="Times New Roman"/>
                <w:color w:val="000000"/>
              </w:rPr>
              <w:t>8 (28%)</w:t>
            </w:r>
          </w:p>
        </w:tc>
      </w:tr>
    </w:tbl>
    <w:p w14:paraId="1FBCD3A6" w14:textId="2BC7AC1D" w:rsidR="00A162FB" w:rsidRDefault="00A162FB">
      <w:pPr>
        <w:widowControl/>
        <w:wordWrap/>
        <w:autoSpaceDE/>
        <w:autoSpaceDN/>
        <w:spacing w:after="160" w:line="259" w:lineRule="auto"/>
      </w:pPr>
      <w:r>
        <w:br w:type="page"/>
      </w:r>
    </w:p>
    <w:p w14:paraId="3CFB428B" w14:textId="77777777" w:rsidR="00A162FB" w:rsidRPr="00005E6E" w:rsidRDefault="00A162FB" w:rsidP="00A162FB">
      <w:pPr>
        <w:jc w:val="center"/>
      </w:pPr>
      <w:r>
        <w:rPr>
          <w:noProof/>
          <w:lang w:eastAsia="en-GB"/>
        </w:rPr>
        <w:drawing>
          <wp:inline distT="0" distB="0" distL="0" distR="0" wp14:anchorId="5F65BAF0" wp14:editId="5CC16F17">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0E34A484" w14:textId="77777777" w:rsidR="00A162FB" w:rsidRPr="00005E6E" w:rsidRDefault="00A162FB" w:rsidP="00A162FB">
      <w:pPr>
        <w:pStyle w:val="Caption"/>
      </w:pPr>
      <w:bookmarkStart w:id="749" w:name="_Ref80970016"/>
      <w:r w:rsidRPr="00005E6E">
        <w:t xml:space="preserve">Figure </w:t>
      </w:r>
      <w:r>
        <w:fldChar w:fldCharType="begin"/>
      </w:r>
      <w:r>
        <w:instrText xml:space="preserve"> SEQ Figure \* ARABIC </w:instrText>
      </w:r>
      <w:r>
        <w:fldChar w:fldCharType="separate"/>
      </w:r>
      <w:r>
        <w:rPr>
          <w:noProof/>
        </w:rPr>
        <w:t>1</w:t>
      </w:r>
      <w:r>
        <w:rPr>
          <w:noProof/>
        </w:rPr>
        <w:fldChar w:fldCharType="end"/>
      </w:r>
      <w:bookmarkEnd w:id="749"/>
      <w:r w:rsidRPr="00005E6E">
        <w:t>. Changes in (the average levels of) mobility across England in 2020</w:t>
      </w:r>
    </w:p>
    <w:p w14:paraId="14982383" w14:textId="77777777" w:rsidR="00A162FB" w:rsidRDefault="00A162FB" w:rsidP="00A162FB">
      <w:pPr>
        <w:rPr>
          <w:sz w:val="20"/>
          <w:szCs w:val="20"/>
        </w:rPr>
      </w:pPr>
      <w:r w:rsidRPr="00005E6E">
        <w:rPr>
          <w:sz w:val="20"/>
          <w:szCs w:val="20"/>
        </w:rPr>
        <w:t xml:space="preserve">Note: </w:t>
      </w:r>
      <w:commentRangeStart w:id="750"/>
      <w:r w:rsidRPr="00B6031D">
        <w:rPr>
          <w:sz w:val="20"/>
          <w:szCs w:val="20"/>
          <w:highlight w:val="yellow"/>
        </w:rPr>
        <w:t>XXX</w:t>
      </w:r>
      <w:commentRangeEnd w:id="750"/>
      <w:r>
        <w:rPr>
          <w:rStyle w:val="CommentReference"/>
        </w:rPr>
        <w:commentReference w:id="750"/>
      </w:r>
      <w:r>
        <w:rPr>
          <w:sz w:val="20"/>
          <w:szCs w:val="20"/>
        </w:rPr>
        <w:t xml:space="preserve">. The trend over time in the </w:t>
      </w:r>
      <w:r w:rsidRPr="00005E6E">
        <w:rPr>
          <w:sz w:val="20"/>
          <w:szCs w:val="20"/>
        </w:rPr>
        <w:t xml:space="preserve">daily median radius of gyration (km) was estimated </w:t>
      </w:r>
      <w:r>
        <w:rPr>
          <w:sz w:val="20"/>
          <w:szCs w:val="20"/>
        </w:rPr>
        <w:t xml:space="preserve">with help of the </w:t>
      </w:r>
      <w:r w:rsidRPr="00005E6E">
        <w:rPr>
          <w:sz w:val="20"/>
          <w:szCs w:val="20"/>
        </w:rPr>
        <w:t xml:space="preserve">local polynomial regression function (with span </w:t>
      </w:r>
      <w:r w:rsidRPr="00005E6E">
        <w:rPr>
          <w:i/>
          <w:iCs/>
          <w:sz w:val="20"/>
          <w:szCs w:val="20"/>
        </w:rPr>
        <w:t>s</w:t>
      </w:r>
      <w:r w:rsidRPr="00005E6E">
        <w:rPr>
          <w:sz w:val="20"/>
          <w:szCs w:val="20"/>
        </w:rPr>
        <w:t>=0.2)</w:t>
      </w:r>
      <w:r>
        <w:rPr>
          <w:sz w:val="20"/>
          <w:szCs w:val="20"/>
        </w:rPr>
        <w:t>. D</w:t>
      </w:r>
      <w:r w:rsidRPr="00005E6E">
        <w:rPr>
          <w:sz w:val="20"/>
          <w:szCs w:val="20"/>
        </w:rPr>
        <w:t>otted lines highlight important days</w:t>
      </w:r>
      <w:r>
        <w:rPr>
          <w:sz w:val="20"/>
          <w:szCs w:val="20"/>
        </w:rPr>
        <w:t>:</w:t>
      </w:r>
      <w:r w:rsidRPr="00005E6E">
        <w:rPr>
          <w:sz w:val="20"/>
          <w:szCs w:val="20"/>
        </w:rPr>
        <w:t xml:space="preserve"> black – baseline (3 March 2020), and red – </w:t>
      </w:r>
      <w:r>
        <w:rPr>
          <w:sz w:val="20"/>
          <w:szCs w:val="20"/>
        </w:rPr>
        <w:t xml:space="preserve">start and end of the </w:t>
      </w:r>
      <w:r w:rsidRPr="00005E6E">
        <w:rPr>
          <w:sz w:val="20"/>
          <w:szCs w:val="20"/>
        </w:rPr>
        <w:t xml:space="preserve">2020 Spring lockdown in England. </w:t>
      </w:r>
    </w:p>
    <w:p w14:paraId="2B971DFA" w14:textId="6BE9E6A5" w:rsidR="00A162FB" w:rsidRDefault="00A162FB" w:rsidP="00A162FB">
      <w:pPr>
        <w:rPr>
          <w:sz w:val="20"/>
          <w:szCs w:val="20"/>
        </w:rPr>
      </w:pPr>
    </w:p>
    <w:p w14:paraId="76C61DBB" w14:textId="77777777" w:rsidR="00E20D63" w:rsidRDefault="00E20D63">
      <w:pPr>
        <w:widowControl/>
        <w:wordWrap/>
        <w:autoSpaceDE/>
        <w:autoSpaceDN/>
        <w:spacing w:after="160" w:line="259" w:lineRule="auto"/>
      </w:pPr>
      <w:r>
        <w:br w:type="page"/>
      </w:r>
    </w:p>
    <w:p w14:paraId="7988BBAD" w14:textId="7F128090" w:rsidR="00E20D63" w:rsidRDefault="00E20D63" w:rsidP="00E20D63">
      <w:r w:rsidRPr="00005E6E">
        <w:rPr>
          <w:noProof/>
          <w:lang w:eastAsia="en-GB"/>
        </w:rPr>
        <w:drawing>
          <wp:inline distT="0" distB="0" distL="0" distR="0" wp14:anchorId="08740C1A" wp14:editId="6700EBC7">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bookmarkStart w:id="751" w:name="_Ref80806617"/>
      <w:bookmarkStart w:id="752" w:name="_Ref80806614"/>
      <w:r w:rsidRPr="00005E6E">
        <w:t xml:space="preserve">Figure </w:t>
      </w:r>
      <w:r>
        <w:fldChar w:fldCharType="begin"/>
      </w:r>
      <w:r>
        <w:instrText xml:space="preserve"> SEQ Figure \* ARABIC </w:instrText>
      </w:r>
      <w:r>
        <w:fldChar w:fldCharType="separate"/>
      </w:r>
      <w:r>
        <w:rPr>
          <w:noProof/>
        </w:rPr>
        <w:t>2</w:t>
      </w:r>
      <w:r>
        <w:rPr>
          <w:noProof/>
        </w:rPr>
        <w:fldChar w:fldCharType="end"/>
      </w:r>
      <w:bookmarkEnd w:id="751"/>
      <w:r w:rsidRPr="00005E6E">
        <w:t xml:space="preserve">. Variations in the </w:t>
      </w:r>
      <w:r w:rsidRPr="00005E6E">
        <w:rPr>
          <w:i/>
          <w:iCs/>
        </w:rPr>
        <w:t>Silhouette index</w:t>
      </w:r>
      <w:r w:rsidRPr="00005E6E">
        <w:t xml:space="preserve"> against the number of Clusters (</w:t>
      </w:r>
      <w:r w:rsidRPr="00005E6E">
        <w:rPr>
          <w:i/>
          <w:iCs/>
        </w:rPr>
        <w:t>K</w:t>
      </w:r>
      <w:r w:rsidRPr="00005E6E">
        <w:t>= 2 to 20).</w:t>
      </w:r>
      <w:bookmarkEnd w:id="752"/>
      <w:r w:rsidRPr="00005E6E">
        <w:t xml:space="preserve"> </w:t>
      </w:r>
    </w:p>
    <w:p w14:paraId="4D0EC67C" w14:textId="77777777" w:rsidR="00E20D63" w:rsidRDefault="00E20D63">
      <w:pPr>
        <w:widowControl/>
        <w:wordWrap/>
        <w:autoSpaceDE/>
        <w:autoSpaceDN/>
        <w:spacing w:after="160" w:line="259" w:lineRule="auto"/>
      </w:pPr>
      <w:r>
        <w:br w:type="page"/>
      </w:r>
    </w:p>
    <w:p w14:paraId="38A87D99" w14:textId="77777777" w:rsidR="00E20D63" w:rsidRPr="00005E6E" w:rsidRDefault="00E20D63" w:rsidP="00E20D63">
      <w:r>
        <w:rPr>
          <w:noProof/>
          <w:lang w:eastAsia="en-GB"/>
        </w:rPr>
        <w:drawing>
          <wp:inline distT="0" distB="0" distL="0" distR="0" wp14:anchorId="5826DAE1" wp14:editId="65A7D555">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32E730CC" w14:textId="39DBA73A" w:rsidR="00E20D63" w:rsidRPr="00005E6E" w:rsidRDefault="00E20D63" w:rsidP="00E20D63">
      <w:pPr>
        <w:pStyle w:val="Caption"/>
      </w:pPr>
      <w:bookmarkStart w:id="753" w:name="_Ref81133981"/>
      <w:r w:rsidRPr="00005E6E">
        <w:t xml:space="preserve">Figure </w:t>
      </w:r>
      <w:r>
        <w:fldChar w:fldCharType="begin"/>
      </w:r>
      <w:r>
        <w:instrText xml:space="preserve"> SEQ Figure \* ARABIC </w:instrText>
      </w:r>
      <w:r>
        <w:fldChar w:fldCharType="separate"/>
      </w:r>
      <w:r>
        <w:rPr>
          <w:noProof/>
        </w:rPr>
        <w:t>3</w:t>
      </w:r>
      <w:r>
        <w:rPr>
          <w:noProof/>
        </w:rPr>
        <w:fldChar w:fldCharType="end"/>
      </w:r>
      <w:bookmarkEnd w:id="753"/>
      <w:r w:rsidRPr="00005E6E">
        <w:t xml:space="preserve">. </w:t>
      </w:r>
      <w:r>
        <w:t>Average t</w:t>
      </w:r>
      <w:r w:rsidRPr="00005E6E">
        <w:t>rajector</w:t>
      </w:r>
      <w:r>
        <w:t>y</w:t>
      </w:r>
      <w:r w:rsidRPr="00005E6E">
        <w:t xml:space="preserve"> of mobility </w:t>
      </w:r>
      <w:r>
        <w:t>change</w:t>
      </w:r>
      <w:r w:rsidR="00690FFC">
        <w:t xml:space="preserve"> in each</w:t>
      </w:r>
      <w:r>
        <w:t xml:space="preserve"> cluster</w:t>
      </w:r>
      <w:r w:rsidR="00690FFC">
        <w:t>.</w:t>
      </w:r>
    </w:p>
    <w:p w14:paraId="03DB09CE" w14:textId="14083C18" w:rsidR="00E20D63" w:rsidRDefault="00E20D63" w:rsidP="00E20D63">
      <w:r w:rsidRPr="00005E6E">
        <w:rPr>
          <w:sz w:val="20"/>
          <w:szCs w:val="20"/>
        </w:rPr>
        <w:t xml:space="preserve">Note: </w:t>
      </w:r>
      <w:r>
        <w:rPr>
          <w:sz w:val="20"/>
          <w:szCs w:val="20"/>
        </w:rPr>
        <w:t xml:space="preserve">The </w:t>
      </w:r>
      <w:r w:rsidRPr="00005E6E">
        <w:rPr>
          <w:sz w:val="20"/>
          <w:szCs w:val="20"/>
        </w:rPr>
        <w:t xml:space="preserve">temporal trend </w:t>
      </w:r>
      <w:r>
        <w:rPr>
          <w:sz w:val="20"/>
          <w:szCs w:val="20"/>
        </w:rPr>
        <w:t xml:space="preserve">has been </w:t>
      </w:r>
      <w:r w:rsidRPr="00005E6E">
        <w:rPr>
          <w:sz w:val="20"/>
          <w:szCs w:val="20"/>
        </w:rPr>
        <w:t xml:space="preserve">estimated </w:t>
      </w:r>
      <w:r>
        <w:rPr>
          <w:sz w:val="20"/>
          <w:szCs w:val="20"/>
        </w:rPr>
        <w:t xml:space="preserve">on the basis of </w:t>
      </w:r>
      <w:r>
        <w:rPr>
          <w:rFonts w:hint="eastAsia"/>
          <w:sz w:val="20"/>
          <w:szCs w:val="20"/>
        </w:rPr>
        <w:t>7</w:t>
      </w:r>
      <w:r w:rsidRPr="00005E6E">
        <w:rPr>
          <w:sz w:val="20"/>
          <w:szCs w:val="20"/>
        </w:rPr>
        <w:t>-day rolling average mobility levels</w:t>
      </w:r>
      <w:r w:rsidRPr="00005E6E">
        <w:rPr>
          <w:sz w:val="20"/>
          <w:szCs w:val="20"/>
        </w:rPr>
        <w:t xml:space="preserve"> </w:t>
      </w:r>
      <w:r>
        <w:rPr>
          <w:sz w:val="20"/>
          <w:szCs w:val="20"/>
        </w:rPr>
        <w:t xml:space="preserve">with the </w:t>
      </w:r>
      <w:r w:rsidRPr="00005E6E">
        <w:rPr>
          <w:sz w:val="20"/>
          <w:szCs w:val="20"/>
        </w:rPr>
        <w:t xml:space="preserve">local polynomial regression function (with span </w:t>
      </w:r>
      <w:r w:rsidRPr="00005E6E">
        <w:rPr>
          <w:i/>
          <w:iCs/>
          <w:sz w:val="20"/>
          <w:szCs w:val="20"/>
        </w:rPr>
        <w:t>s</w:t>
      </w:r>
      <w:r w:rsidRPr="00005E6E">
        <w:rPr>
          <w:sz w:val="20"/>
          <w:szCs w:val="20"/>
        </w:rPr>
        <w:t>=0.2)</w:t>
      </w:r>
      <w:r>
        <w:rPr>
          <w:sz w:val="20"/>
          <w:szCs w:val="20"/>
        </w:rPr>
        <w:t xml:space="preserve">. </w:t>
      </w:r>
      <w:commentRangeStart w:id="754"/>
      <w:r>
        <w:rPr>
          <w:sz w:val="20"/>
          <w:szCs w:val="20"/>
        </w:rPr>
        <w:t>XXX</w:t>
      </w:r>
      <w:commentRangeEnd w:id="754"/>
      <w:r>
        <w:rPr>
          <w:rStyle w:val="CommentReference"/>
        </w:rPr>
        <w:commentReference w:id="754"/>
      </w:r>
      <w:r>
        <w:rPr>
          <w:sz w:val="20"/>
          <w:szCs w:val="20"/>
        </w:rPr>
        <w:t xml:space="preserve">. </w:t>
      </w:r>
      <w:r>
        <w:rPr>
          <w:sz w:val="20"/>
          <w:szCs w:val="20"/>
        </w:rPr>
        <w:t>D</w:t>
      </w:r>
      <w:r w:rsidRPr="00005E6E">
        <w:rPr>
          <w:sz w:val="20"/>
          <w:szCs w:val="20"/>
        </w:rPr>
        <w:t xml:space="preserve">otted </w:t>
      </w:r>
      <w:r>
        <w:rPr>
          <w:sz w:val="20"/>
          <w:szCs w:val="20"/>
        </w:rPr>
        <w:t xml:space="preserve">vertical </w:t>
      </w:r>
      <w:r w:rsidRPr="00005E6E">
        <w:rPr>
          <w:sz w:val="20"/>
          <w:szCs w:val="20"/>
        </w:rPr>
        <w:t>lines highlight important days</w:t>
      </w:r>
      <w:r>
        <w:rPr>
          <w:sz w:val="20"/>
          <w:szCs w:val="20"/>
        </w:rPr>
        <w:t>:</w:t>
      </w:r>
      <w:r w:rsidRPr="00005E6E">
        <w:rPr>
          <w:sz w:val="20"/>
          <w:szCs w:val="20"/>
        </w:rPr>
        <w:t xml:space="preserve"> black – baseline (3 March 2020), and red – </w:t>
      </w:r>
      <w:r>
        <w:rPr>
          <w:sz w:val="20"/>
          <w:szCs w:val="20"/>
        </w:rPr>
        <w:t xml:space="preserve">start and end of the </w:t>
      </w:r>
      <w:r w:rsidRPr="00005E6E">
        <w:rPr>
          <w:sz w:val="20"/>
          <w:szCs w:val="20"/>
        </w:rPr>
        <w:t>2020 Spring lockdown in England.</w:t>
      </w:r>
      <w:r>
        <w:br w:type="page"/>
      </w:r>
    </w:p>
    <w:p w14:paraId="1D400863" w14:textId="77777777" w:rsidR="00690FFC" w:rsidRPr="00005E6E" w:rsidRDefault="00690FFC" w:rsidP="00690FFC">
      <w:pPr>
        <w:pStyle w:val="Caption"/>
      </w:pPr>
      <w:bookmarkStart w:id="755" w:name="_Ref62944237"/>
      <w:r>
        <w:rPr>
          <w:noProof/>
          <w:lang w:eastAsia="en-GB"/>
        </w:rPr>
        <w:drawing>
          <wp:inline distT="0" distB="0" distL="0" distR="0" wp14:anchorId="449F144D" wp14:editId="25DAB30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3C8E92B6" w14:textId="2A781A02" w:rsidR="00690FFC" w:rsidRPr="00005E6E" w:rsidRDefault="00690FFC" w:rsidP="00690FFC">
      <w:pPr>
        <w:pStyle w:val="Caption"/>
      </w:pPr>
      <w:bookmarkStart w:id="756" w:name="_Ref63168568"/>
      <w:r w:rsidRPr="00005E6E">
        <w:t xml:space="preserve">Figure </w:t>
      </w:r>
      <w:bookmarkEnd w:id="755"/>
      <w:bookmarkEnd w:id="756"/>
      <w:r>
        <w:t>4</w:t>
      </w:r>
      <w:r w:rsidRPr="00005E6E">
        <w:t xml:space="preserve">. Spatial distribution of </w:t>
      </w:r>
      <w:r>
        <w:t xml:space="preserve">the </w:t>
      </w:r>
      <w:r w:rsidRPr="00005E6E">
        <w:t>clusters.</w:t>
      </w:r>
    </w:p>
    <w:p w14:paraId="463F2245" w14:textId="77777777" w:rsidR="00011717" w:rsidRPr="00005E6E" w:rsidRDefault="00011717" w:rsidP="00E20D63"/>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0"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4"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5"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0"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4"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4"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399" w:author="Tim Schwanen [2]" w:date="2023-07-13T15:15:00Z" w:initials="TS">
    <w:p w14:paraId="2FBB542D" w14:textId="77777777" w:rsidR="006B0717" w:rsidRDefault="006B0717">
      <w:pPr>
        <w:pStyle w:val="CommentText"/>
      </w:pPr>
      <w:r>
        <w:rPr>
          <w:rStyle w:val="CommentReference"/>
        </w:rPr>
        <w:annotationRef/>
      </w:r>
      <w:r>
        <w:t>To mention earlier – in section 1 or 2:</w:t>
      </w:r>
    </w:p>
    <w:p w14:paraId="7A8AB99E" w14:textId="77777777" w:rsidR="006B0717" w:rsidRDefault="006B0717">
      <w:pPr>
        <w:pStyle w:val="CommentText"/>
      </w:pPr>
    </w:p>
    <w:p w14:paraId="0BADDA83" w14:textId="77777777" w:rsidR="006B0717" w:rsidRDefault="006B0717">
      <w:pPr>
        <w:pStyle w:val="CommentText"/>
      </w:pPr>
      <w:r w:rsidRPr="00005E6E">
        <w:t xml:space="preserve">Previous literature highlighted it was highly correlated with socioeconomic status </w:t>
      </w:r>
      <w:r w:rsidRPr="00005E6E">
        <w:fldChar w:fldCharType="begin" w:fldLock="1"/>
      </w:r>
      <w:r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005E6E">
        <w:fldChar w:fldCharType="separate"/>
      </w:r>
      <w:r w:rsidRPr="00005E6E">
        <w:t>(Huang et al., 2021; Lee et al., 2021)</w:t>
      </w:r>
      <w:r w:rsidRPr="00005E6E">
        <w:fldChar w:fldCharType="end"/>
      </w:r>
      <w:r w:rsidRPr="00005E6E">
        <w:t xml:space="preserve">, particularly ethnicity compositions and age groups </w:t>
      </w:r>
      <w:r w:rsidRPr="00005E6E">
        <w:fldChar w:fldCharType="begin" w:fldLock="1"/>
      </w:r>
      <w:r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005E6E">
        <w:fldChar w:fldCharType="separate"/>
      </w:r>
      <w:r w:rsidRPr="00005E6E">
        <w:t>(Harris, 2020; Hong et al., 2021)</w:t>
      </w:r>
      <w:r w:rsidRPr="00005E6E">
        <w:fldChar w:fldCharType="end"/>
      </w:r>
      <w:r w:rsidRPr="00005E6E">
        <w:t>, which have been explicitly linked to the reduction in mobility. This study uses various socioeconomic characteristics, including the ethnic composition of the LTLA areas.</w:t>
      </w:r>
    </w:p>
    <w:p w14:paraId="475B1DE7" w14:textId="77777777" w:rsidR="006B0717" w:rsidRDefault="006B0717">
      <w:pPr>
        <w:pStyle w:val="CommentText"/>
      </w:pPr>
    </w:p>
    <w:p w14:paraId="1BBC7896" w14:textId="0DFB65E7" w:rsidR="006B0717" w:rsidRDefault="006B0717">
      <w:pPr>
        <w:pStyle w:val="CommentText"/>
      </w:pPr>
      <w:r w:rsidRPr="00005E6E">
        <w:t>Also, COVID-19 infection and mortality rates in a given spatial unit were included to consider the variation in everyday mobility affected by the perceived risk of COVID-19 before government-mandated lockdowns.</w:t>
      </w:r>
    </w:p>
  </w:comment>
  <w:comment w:id="400" w:author="Tim Schwanen [2]" w:date="2023-07-13T16:34:00Z" w:initials="TS">
    <w:p w14:paraId="59A50B95" w14:textId="25EE894E" w:rsidR="00A162FB" w:rsidRDefault="00A162FB">
      <w:pPr>
        <w:pStyle w:val="CommentText"/>
      </w:pPr>
      <w:r>
        <w:rPr>
          <w:rStyle w:val="CommentReference"/>
        </w:rPr>
        <w:annotationRef/>
      </w:r>
      <w:r>
        <w:t>What is the difference between Ward-1 and Ward-2? Can you add that to the footnote?</w:t>
      </w:r>
    </w:p>
  </w:comment>
  <w:comment w:id="401" w:author="Tim Schwanen [2]" w:date="2023-07-13T14:38:00Z" w:initials="TS">
    <w:p w14:paraId="14DA4F15" w14:textId="331F8531" w:rsidR="00561636" w:rsidRDefault="00561636">
      <w:pPr>
        <w:pStyle w:val="CommentText"/>
      </w:pPr>
      <w:r>
        <w:rPr>
          <w:rStyle w:val="CommentReference"/>
        </w:rPr>
        <w:annotationRef/>
      </w:r>
      <w:r>
        <w:t>I don’t understand what you mean here – can you please rewrite?</w:t>
      </w:r>
    </w:p>
  </w:comment>
  <w:comment w:id="402" w:author="Tim Schwanen [2]" w:date="2023-07-13T14:43:00Z" w:initials="TS">
    <w:p w14:paraId="3B75F9C1" w14:textId="2861CDB3" w:rsidR="00860D28" w:rsidRDefault="00860D28">
      <w:pPr>
        <w:pStyle w:val="CommentText"/>
      </w:pPr>
      <w:r>
        <w:rPr>
          <w:rStyle w:val="CommentReference"/>
        </w:rPr>
        <w:annotationRef/>
      </w:r>
      <w:r>
        <w:t>If we can’t rank the model predictors, we may have to delete this bit of text?</w:t>
      </w:r>
    </w:p>
  </w:comment>
  <w:comment w:id="404" w:author="Tim Schwanen [2]" w:date="2023-07-13T17:33:00Z" w:initials="TS">
    <w:p w14:paraId="03D6E975" w14:textId="141742F4" w:rsidR="00CC147A" w:rsidRDefault="00CC147A">
      <w:pPr>
        <w:pStyle w:val="CommentText"/>
      </w:pPr>
      <w:r>
        <w:rPr>
          <w:rStyle w:val="CommentReference"/>
        </w:rPr>
        <w:annotationRef/>
      </w:r>
      <w:r>
        <w:t>Can you add the requested stats to Table 1 and adjust the text as is needed</w:t>
      </w:r>
    </w:p>
  </w:comment>
  <w:comment w:id="405" w:author="Tim Schwanen [2]" w:date="2023-07-13T17:32:00Z" w:initials="TS">
    <w:p w14:paraId="194687F8" w14:textId="327E27BC" w:rsidR="00CC147A" w:rsidRDefault="00CC147A">
      <w:pPr>
        <w:pStyle w:val="CommentText"/>
      </w:pPr>
      <w:r>
        <w:rPr>
          <w:rStyle w:val="CommentReference"/>
        </w:rPr>
        <w:annotationRef/>
      </w:r>
      <w:r>
        <w:t>To be added – can you think of reasons?</w:t>
      </w:r>
    </w:p>
  </w:comment>
  <w:comment w:id="406" w:author="Tim Schwanen [2]" w:date="2023-07-13T17:35:00Z" w:initials="TS">
    <w:p w14:paraId="0FF8036F" w14:textId="610C33A6" w:rsidR="00CC147A" w:rsidRDefault="00CC147A">
      <w:pPr>
        <w:pStyle w:val="CommentText"/>
      </w:pPr>
      <w:r>
        <w:rPr>
          <w:rStyle w:val="CommentReference"/>
        </w:rPr>
        <w:annotationRef/>
      </w:r>
      <w:r>
        <w:t>I don’t think your original Figure 4 adds much to the paper, so I would propose to omit it</w:t>
      </w:r>
    </w:p>
  </w:comment>
  <w:comment w:id="407" w:author="Tim Schwanen [2]" w:date="2023-07-13T17:35:00Z" w:initials="TS">
    <w:p w14:paraId="18663799" w14:textId="77777777" w:rsidR="004E4637" w:rsidRDefault="004E4637" w:rsidP="004E4637">
      <w:pPr>
        <w:pStyle w:val="CommentText"/>
      </w:pPr>
      <w:r>
        <w:rPr>
          <w:rStyle w:val="CommentReference"/>
        </w:rPr>
        <w:annotationRef/>
      </w:r>
      <w:r>
        <w:t>I don’t think your original Figure 4 adds much to the paper, so I would propose to omit it</w:t>
      </w:r>
    </w:p>
  </w:comment>
  <w:comment w:id="409" w:author="Tim Schwanen [2]" w:date="2023-07-13T17:49:00Z" w:initials="TS">
    <w:p w14:paraId="2329BA72" w14:textId="77777777" w:rsidR="004E4637" w:rsidRDefault="004E4637">
      <w:pPr>
        <w:pStyle w:val="CommentText"/>
      </w:pPr>
      <w:r>
        <w:rPr>
          <w:rStyle w:val="CommentReference"/>
        </w:rPr>
        <w:annotationRef/>
      </w:r>
      <w:r>
        <w:t>I would suggest the following:</w:t>
      </w:r>
    </w:p>
    <w:p w14:paraId="2638ED2F" w14:textId="2BB631CD" w:rsidR="004E4637" w:rsidRDefault="004E4637" w:rsidP="004E4637">
      <w:pPr>
        <w:pStyle w:val="CommentText"/>
        <w:numPr>
          <w:ilvl w:val="0"/>
          <w:numId w:val="52"/>
        </w:numPr>
      </w:pPr>
      <w:r>
        <w:t>We present 2 LASSO model specifications, ne with and one without regional dummies. This will allow us to understand what spatial variables are explaining the regional patterns</w:t>
      </w:r>
    </w:p>
  </w:comment>
  <w:comment w:id="594" w:author="Won Do Lee" w:date="2023-01-19T23:36:00Z" w:initials="WDL">
    <w:p w14:paraId="26A3E5C3" w14:textId="72A0D44D" w:rsidR="00005E6E" w:rsidRDefault="00005E6E" w:rsidP="00453277">
      <w:pPr>
        <w:pStyle w:val="CommentText"/>
      </w:pPr>
      <w:r>
        <w:rPr>
          <w:rStyle w:val="CommentReference"/>
        </w:rPr>
        <w:annotationRef/>
      </w:r>
      <w:r>
        <w:rPr>
          <w:lang w:val="en-US"/>
        </w:rPr>
        <w:t>The discussion of mobility resilience to COVID-19 would be updated.</w:t>
      </w:r>
    </w:p>
  </w:comment>
  <w:comment w:id="708"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747"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 w:id="750" w:author="Tim Schwanen [2]" w:date="2023-07-13T15:30:00Z" w:initials="TS">
    <w:p w14:paraId="03CFA066" w14:textId="77777777" w:rsidR="00A162FB" w:rsidRDefault="00A162FB" w:rsidP="00A162FB">
      <w:pPr>
        <w:pStyle w:val="CommentText"/>
      </w:pPr>
      <w:r>
        <w:rPr>
          <w:rStyle w:val="CommentReference"/>
        </w:rPr>
        <w:annotationRef/>
      </w:r>
      <w:r>
        <w:t>Why does this graph have data for all of 2020 whereas we previously say the data only refer to Jan-Jun 2020? It would be helpful of you could a sentence here.</w:t>
      </w:r>
    </w:p>
  </w:comment>
  <w:comment w:id="754" w:author="Tim Schwanen [2]" w:date="2023-07-13T16:47:00Z" w:initials="TS">
    <w:p w14:paraId="03200863" w14:textId="2FCBC236" w:rsidR="00E20D63" w:rsidRDefault="00E20D63">
      <w:pPr>
        <w:pStyle w:val="CommentText"/>
      </w:pPr>
      <w:r>
        <w:rPr>
          <w:rStyle w:val="CommentReference"/>
        </w:rPr>
        <w:annotationRef/>
      </w:r>
      <w:r>
        <w:t>Can you add a sentence to indicate what the block line, colour bars, white bars and white squares de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1BBC7896" w15:done="0"/>
  <w15:commentEx w15:paraId="59A50B95" w15:done="0"/>
  <w15:commentEx w15:paraId="14DA4F15" w15:done="0"/>
  <w15:commentEx w15:paraId="3B75F9C1" w15:done="0"/>
  <w15:commentEx w15:paraId="03D6E975" w15:done="0"/>
  <w15:commentEx w15:paraId="194687F8" w15:done="0"/>
  <w15:commentEx w15:paraId="0FF8036F" w15:done="0"/>
  <w15:commentEx w15:paraId="18663799" w15:done="0"/>
  <w15:commentEx w15:paraId="2638ED2F" w15:done="0"/>
  <w15:commentEx w15:paraId="26A3E5C3" w15:done="0"/>
  <w15:commentEx w15:paraId="33933D1E" w15:done="0"/>
  <w15:commentEx w15:paraId="7B69394D" w15:done="0"/>
  <w15:commentEx w15:paraId="03CFA066" w15:done="0"/>
  <w15:commentEx w15:paraId="032008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85A939A" w16cex:dateUtc="2023-07-13T14:15:00Z"/>
  <w16cex:commentExtensible w16cex:durableId="285AA626" w16cex:dateUtc="2023-07-13T15:34:00Z"/>
  <w16cex:commentExtensible w16cex:durableId="285A8AF6" w16cex:dateUtc="2023-07-13T13:38:00Z"/>
  <w16cex:commentExtensible w16cex:durableId="285A8C22" w16cex:dateUtc="2023-07-13T13:43:00Z"/>
  <w16cex:commentExtensible w16cex:durableId="285AB3CD" w16cex:dateUtc="2023-07-13T16:33:00Z"/>
  <w16cex:commentExtensible w16cex:durableId="285AB3C1" w16cex:dateUtc="2023-07-13T16:32:00Z"/>
  <w16cex:commentExtensible w16cex:durableId="285AB44B" w16cex:dateUtc="2023-07-13T16:35:00Z"/>
  <w16cex:commentExtensible w16cex:durableId="285AB76E" w16cex:dateUtc="2023-07-13T16:35:00Z"/>
  <w16cex:commentExtensible w16cex:durableId="285AB7BA" w16cex:dateUtc="2023-07-13T16:49:00Z"/>
  <w16cex:commentExtensible w16cex:durableId="27745263" w16cex:dateUtc="2023-01-19T14:36:00Z"/>
  <w16cex:commentExtensible w16cex:durableId="277452A9" w16cex:dateUtc="2023-01-19T14:37:00Z"/>
  <w16cex:commentExtensible w16cex:durableId="285A9714" w16cex:dateUtc="2023-07-13T14:30:00Z"/>
  <w16cex:commentExtensible w16cex:durableId="285AA928" w16cex:dateUtc="2023-07-13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1BBC7896" w16cid:durableId="285A939A"/>
  <w16cid:commentId w16cid:paraId="59A50B95" w16cid:durableId="285AA626"/>
  <w16cid:commentId w16cid:paraId="14DA4F15" w16cid:durableId="285A8AF6"/>
  <w16cid:commentId w16cid:paraId="3B75F9C1" w16cid:durableId="285A8C22"/>
  <w16cid:commentId w16cid:paraId="03D6E975" w16cid:durableId="285AB3CD"/>
  <w16cid:commentId w16cid:paraId="194687F8" w16cid:durableId="285AB3C1"/>
  <w16cid:commentId w16cid:paraId="0FF8036F" w16cid:durableId="285AB44B"/>
  <w16cid:commentId w16cid:paraId="18663799" w16cid:durableId="285AB76E"/>
  <w16cid:commentId w16cid:paraId="2638ED2F" w16cid:durableId="285AB7BA"/>
  <w16cid:commentId w16cid:paraId="26A3E5C3" w16cid:durableId="27745263"/>
  <w16cid:commentId w16cid:paraId="33933D1E" w16cid:durableId="23F99A8E"/>
  <w16cid:commentId w16cid:paraId="7B69394D" w16cid:durableId="277452A9"/>
  <w16cid:commentId w16cid:paraId="03CFA066" w16cid:durableId="285A9714"/>
  <w16cid:commentId w16cid:paraId="03200863" w16cid:durableId="285AA9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1E7144" w14:textId="77777777" w:rsidR="00573462" w:rsidRDefault="00573462" w:rsidP="00DD1B16">
      <w:r>
        <w:separator/>
      </w:r>
    </w:p>
  </w:endnote>
  <w:endnote w:type="continuationSeparator" w:id="0">
    <w:p w14:paraId="6AC9C0CB" w14:textId="77777777" w:rsidR="00573462" w:rsidRDefault="00573462" w:rsidP="00DD1B16">
      <w:r>
        <w:continuationSeparator/>
      </w:r>
    </w:p>
  </w:endnote>
  <w:endnote w:type="continuationNotice" w:id="1">
    <w:p w14:paraId="761525A0" w14:textId="77777777" w:rsidR="00573462" w:rsidRDefault="005734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Malgun Gothic"/>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36E8A" w14:textId="77777777" w:rsidR="00573462" w:rsidRDefault="00573462" w:rsidP="00DD1B16">
      <w:r>
        <w:separator/>
      </w:r>
    </w:p>
  </w:footnote>
  <w:footnote w:type="continuationSeparator" w:id="0">
    <w:p w14:paraId="4E36FE41" w14:textId="77777777" w:rsidR="00573462" w:rsidRDefault="00573462" w:rsidP="00DD1B16">
      <w:r>
        <w:continuationSeparator/>
      </w:r>
    </w:p>
  </w:footnote>
  <w:footnote w:type="continuationNotice" w:id="1">
    <w:p w14:paraId="4FCCCFB2" w14:textId="77777777" w:rsidR="00573462" w:rsidRDefault="00573462">
      <w:pPr>
        <w:spacing w:line="240" w:lineRule="auto"/>
      </w:pPr>
    </w:p>
  </w:footnote>
  <w:footnote w:id="2">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3">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4">
    <w:p w14:paraId="569F9DEB" w14:textId="60FC8EDC" w:rsidR="00CE5B75" w:rsidRPr="00E27C5A" w:rsidRDefault="00CE5B75" w:rsidP="00801282">
      <w:pPr>
        <w:pStyle w:val="FootnoteText"/>
        <w:spacing w:line="276" w:lineRule="auto"/>
        <w:jc w:val="both"/>
      </w:pPr>
      <w:r w:rsidRPr="00A162FB">
        <w:rPr>
          <w:vertAlign w:val="superscript"/>
        </w:rPr>
        <w:footnoteRef/>
      </w:r>
      <w:r>
        <w:t xml:space="preserve"> </w:t>
      </w:r>
      <w:r w:rsidR="00E76D99">
        <w:t>Anonymised</w:t>
      </w:r>
      <w:r w:rsidRPr="00C41DA2">
        <w:t xml:space="preserve"> mobile phone location data</w:t>
      </w:r>
      <w:r w:rsidR="00E76D99">
        <w:t xml:space="preserve"> provided by </w:t>
      </w:r>
      <w:r w:rsidRPr="00C41DA2">
        <w:t>a large British mobile phone</w:t>
      </w:r>
      <w:r w:rsidR="00E76D99">
        <w:t xml:space="preserve"> company</w:t>
      </w:r>
      <w:r w:rsidRPr="00C41DA2">
        <w:t>.</w:t>
      </w:r>
    </w:p>
  </w:footnote>
  <w:footnote w:id="5">
    <w:p w14:paraId="56D65A73" w14:textId="0A413923" w:rsidR="00CE5B75" w:rsidRPr="00CA0981" w:rsidRDefault="00CE5B75" w:rsidP="006B0717">
      <w:pPr>
        <w:pStyle w:val="FootnoteText"/>
        <w:spacing w:line="276" w:lineRule="auto"/>
      </w:pPr>
      <w:r w:rsidRPr="00A162FB">
        <w:rPr>
          <w:vertAlign w:val="superscript"/>
        </w:rPr>
        <w:footnoteRef/>
      </w:r>
      <w:r>
        <w:t xml:space="preserve"> </w:t>
      </w:r>
      <w:r w:rsidR="00052EAC">
        <w:t>For this study &gt;2%</w:t>
      </w:r>
      <w:r w:rsidR="00052EAC" w:rsidRPr="00570869">
        <w:t xml:space="preserve"> percent of</w:t>
      </w:r>
      <w:r w:rsidR="00052EAC" w:rsidRPr="00CA0981">
        <w:t xml:space="preserve"> the population has been sub-sampled from the users of a large British mobile phone provider, stratified by </w:t>
      </w:r>
      <w:r w:rsidR="00052EAC" w:rsidRPr="00A42EF7">
        <w:t xml:space="preserve">Lower Tier Local </w:t>
      </w:r>
      <w:r w:rsidR="00052EAC">
        <w:t>Authorities in England.</w:t>
      </w:r>
      <w:r w:rsidR="00052EAC">
        <w:t xml:space="preserve"> The London boroughs of </w:t>
      </w:r>
      <w:r w:rsidRPr="00B97F5A">
        <w:rPr>
          <w:i/>
          <w:iCs/>
        </w:rPr>
        <w:t>City of London</w:t>
      </w:r>
      <w:r w:rsidRPr="00E76D99">
        <w:t xml:space="preserve"> and </w:t>
      </w:r>
      <w:r w:rsidRPr="00B97F5A">
        <w:rPr>
          <w:i/>
          <w:iCs/>
        </w:rPr>
        <w:t xml:space="preserve">Hackney </w:t>
      </w:r>
      <w:r w:rsidR="00052EAC">
        <w:rPr>
          <w:i/>
          <w:iCs/>
        </w:rPr>
        <w:t xml:space="preserve">have been </w:t>
      </w:r>
      <w:r w:rsidRPr="005A5A67">
        <w:t xml:space="preserve">combined </w:t>
      </w:r>
      <w:r>
        <w:t>due to small population sizes</w:t>
      </w:r>
      <w:r w:rsidR="00052EAC">
        <w:t>; the same has been done for</w:t>
      </w:r>
      <w:r>
        <w:t xml:space="preserve"> </w:t>
      </w:r>
      <w:r w:rsidRPr="00B97F5A">
        <w:rPr>
          <w:i/>
          <w:iCs/>
        </w:rPr>
        <w:t xml:space="preserve">Cornwall </w:t>
      </w:r>
      <w:r w:rsidRPr="00E76D99">
        <w:t>and</w:t>
      </w:r>
      <w:r w:rsidRPr="00B97F5A">
        <w:rPr>
          <w:i/>
          <w:iCs/>
        </w:rPr>
        <w:t xml:space="preserve"> Isles of Scilly</w:t>
      </w:r>
      <w:r>
        <w:t>.</w:t>
      </w:r>
    </w:p>
  </w:footnote>
  <w:footnote w:id="6">
    <w:p w14:paraId="4A9389F9" w14:textId="0D9A72A5" w:rsidR="00CE5B75" w:rsidRPr="00CC51B4" w:rsidRDefault="00CE5B75" w:rsidP="006B0717">
      <w:pPr>
        <w:pStyle w:val="FootnoteText"/>
        <w:spacing w:line="276" w:lineRule="auto"/>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w:t>
      </w:r>
      <w:r w:rsidR="006B0717">
        <w:t>an LTLA based on</w:t>
      </w:r>
      <w:r w:rsidRPr="00B05B24">
        <w:t xml:space="preserve"> its location.</w:t>
      </w:r>
    </w:p>
  </w:footnote>
  <w:footnote w:id="7">
    <w:p w14:paraId="216D428D" w14:textId="78847F19" w:rsidR="00A162FB" w:rsidRPr="00692AC3" w:rsidRDefault="00A162FB" w:rsidP="00A162FB">
      <w:pPr>
        <w:pStyle w:val="FootnoteText"/>
        <w:rPr>
          <w:color w:val="000000" w:themeColor="text1"/>
        </w:rPr>
      </w:pPr>
      <w:r w:rsidRPr="003C0DA9">
        <w:rPr>
          <w:rStyle w:val="FootnoteReference"/>
        </w:rPr>
        <w:footnoteRef/>
      </w:r>
      <w:r w:rsidRPr="003C0DA9">
        <w:t xml:space="preserve"> Nearest-neighbour or Single-linkage Method, Furthest-neighbour or Complete-linkage Method, Average-linkage Method, McQuitty’s Method, Centroid Sorting Method, Gower’s Median Method</w:t>
      </w:r>
      <w:r>
        <w:t>,</w:t>
      </w:r>
      <w:r w:rsidRPr="003C0DA9">
        <w:t xml:space="preserve"> </w:t>
      </w:r>
      <w:r>
        <w:t xml:space="preserve">and </w:t>
      </w:r>
      <w:r w:rsidRPr="003C0DA9">
        <w:t xml:space="preserve">Ward’s metho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00349D4"/>
    <w:multiLevelType w:val="hybridMultilevel"/>
    <w:tmpl w:val="EA708690"/>
    <w:lvl w:ilvl="0" w:tplc="C22A64A8">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7"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3"/>
  </w:num>
  <w:num w:numId="3">
    <w:abstractNumId w:val="26"/>
  </w:num>
  <w:num w:numId="4">
    <w:abstractNumId w:val="12"/>
  </w:num>
  <w:num w:numId="5">
    <w:abstractNumId w:val="28"/>
  </w:num>
  <w:num w:numId="6">
    <w:abstractNumId w:val="19"/>
  </w:num>
  <w:num w:numId="7">
    <w:abstractNumId w:val="0"/>
  </w:num>
  <w:num w:numId="8">
    <w:abstractNumId w:val="2"/>
  </w:num>
  <w:num w:numId="9">
    <w:abstractNumId w:val="0"/>
    <w:lvlOverride w:ilvl="0">
      <w:startOverride w:val="1"/>
    </w:lvlOverride>
  </w:num>
  <w:num w:numId="10">
    <w:abstractNumId w:val="11"/>
  </w:num>
  <w:num w:numId="11">
    <w:abstractNumId w:val="7"/>
  </w:num>
  <w:num w:numId="12">
    <w:abstractNumId w:val="4"/>
  </w:num>
  <w:num w:numId="13">
    <w:abstractNumId w:val="32"/>
  </w:num>
  <w:num w:numId="14">
    <w:abstractNumId w:val="6"/>
  </w:num>
  <w:num w:numId="15">
    <w:abstractNumId w:val="35"/>
  </w:num>
  <w:num w:numId="16">
    <w:abstractNumId w:val="17"/>
  </w:num>
  <w:num w:numId="17">
    <w:abstractNumId w:val="18"/>
  </w:num>
  <w:num w:numId="18">
    <w:abstractNumId w:val="5"/>
  </w:num>
  <w:num w:numId="19">
    <w:abstractNumId w:val="23"/>
  </w:num>
  <w:num w:numId="20">
    <w:abstractNumId w:val="36"/>
  </w:num>
  <w:num w:numId="21">
    <w:abstractNumId w:val="29"/>
  </w:num>
  <w:num w:numId="22">
    <w:abstractNumId w:val="21"/>
  </w:num>
  <w:num w:numId="23">
    <w:abstractNumId w:val="14"/>
  </w:num>
  <w:num w:numId="24">
    <w:abstractNumId w:val="30"/>
  </w:num>
  <w:num w:numId="25">
    <w:abstractNumId w:val="1"/>
  </w:num>
  <w:num w:numId="26">
    <w:abstractNumId w:val="25"/>
  </w:num>
  <w:num w:numId="27">
    <w:abstractNumId w:val="9"/>
  </w:num>
  <w:num w:numId="28">
    <w:abstractNumId w:val="9"/>
    <w:lvlOverride w:ilvl="0">
      <w:startOverride w:val="1"/>
    </w:lvlOverride>
  </w:num>
  <w:num w:numId="29">
    <w:abstractNumId w:val="9"/>
    <w:lvlOverride w:ilvl="0">
      <w:startOverride w:val="1"/>
    </w:lvlOverride>
  </w:num>
  <w:num w:numId="30">
    <w:abstractNumId w:val="9"/>
    <w:lvlOverride w:ilvl="0">
      <w:startOverride w:val="1"/>
    </w:lvlOverride>
  </w:num>
  <w:num w:numId="31">
    <w:abstractNumId w:val="40"/>
  </w:num>
  <w:num w:numId="32">
    <w:abstractNumId w:val="16"/>
  </w:num>
  <w:num w:numId="33">
    <w:abstractNumId w:val="27"/>
  </w:num>
  <w:num w:numId="34">
    <w:abstractNumId w:val="13"/>
  </w:num>
  <w:num w:numId="35">
    <w:abstractNumId w:val="40"/>
  </w:num>
  <w:num w:numId="36">
    <w:abstractNumId w:val="40"/>
  </w:num>
  <w:num w:numId="37">
    <w:abstractNumId w:val="40"/>
  </w:num>
  <w:num w:numId="38">
    <w:abstractNumId w:val="40"/>
  </w:num>
  <w:num w:numId="39">
    <w:abstractNumId w:val="40"/>
  </w:num>
  <w:num w:numId="40">
    <w:abstractNumId w:val="40"/>
    <w:lvlOverride w:ilvl="0">
      <w:startOverride w:val="1"/>
    </w:lvlOverride>
  </w:num>
  <w:num w:numId="41">
    <w:abstractNumId w:val="15"/>
  </w:num>
  <w:num w:numId="42">
    <w:abstractNumId w:val="31"/>
  </w:num>
  <w:num w:numId="43">
    <w:abstractNumId w:val="37"/>
  </w:num>
  <w:num w:numId="44">
    <w:abstractNumId w:val="22"/>
  </w:num>
  <w:num w:numId="45">
    <w:abstractNumId w:val="20"/>
  </w:num>
  <w:num w:numId="46">
    <w:abstractNumId w:val="34"/>
  </w:num>
  <w:num w:numId="47">
    <w:abstractNumId w:val="40"/>
  </w:num>
  <w:num w:numId="48">
    <w:abstractNumId w:val="39"/>
  </w:num>
  <w:num w:numId="49">
    <w:abstractNumId w:val="38"/>
  </w:num>
  <w:num w:numId="50">
    <w:abstractNumId w:val="33"/>
  </w:num>
  <w:num w:numId="51">
    <w:abstractNumId w:val="24"/>
  </w:num>
  <w:num w:numId="52">
    <w:abstractNumId w:val="10"/>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Tim Schwanen [2]">
    <w15:presenceInfo w15:providerId="AD" w15:userId="S::cenv0125@ox.ac.uk::3a21ca14-adfe-4e37-8dfa-82dcf3b0e8f0"/>
  </w15:person>
  <w15:person w15:author="Won Do Lee [2]">
    <w15:presenceInfo w15:providerId="Windows Live" w15:userId="d30fb5f442c9e2c5"/>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M6gFALKfiuotAAAA"/>
  </w:docVars>
  <w:rsids>
    <w:rsidRoot w:val="00856889"/>
    <w:rsid w:val="00000964"/>
    <w:rsid w:val="00001BA0"/>
    <w:rsid w:val="00001DE0"/>
    <w:rsid w:val="00002B6F"/>
    <w:rsid w:val="00002BFA"/>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B77"/>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E01"/>
    <w:rsid w:val="00274EB5"/>
    <w:rsid w:val="002763CF"/>
    <w:rsid w:val="00276996"/>
    <w:rsid w:val="00276C16"/>
    <w:rsid w:val="00277703"/>
    <w:rsid w:val="00277817"/>
    <w:rsid w:val="0027789E"/>
    <w:rsid w:val="00277ADF"/>
    <w:rsid w:val="00277F24"/>
    <w:rsid w:val="0028059F"/>
    <w:rsid w:val="002811BA"/>
    <w:rsid w:val="002813E2"/>
    <w:rsid w:val="00281831"/>
    <w:rsid w:val="0028236F"/>
    <w:rsid w:val="00282AAF"/>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FFC"/>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717"/>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0CA7"/>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0AC1"/>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79C"/>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464"/>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3F4"/>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5D1"/>
    <w:rsid w:val="008D2E37"/>
    <w:rsid w:val="008D33AF"/>
    <w:rsid w:val="008D3482"/>
    <w:rsid w:val="008D4741"/>
    <w:rsid w:val="008D47B3"/>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631"/>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github.com/wondolee/covid19-eng-lockdown" TargetMode="Externa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4" ma:contentTypeDescription="Create a new document." ma:contentTypeScope="" ma:versionID="42ced1a44858ef6fc6fd9a67e98833b0">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981d51f0c2df3e519ee9397280cac218"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ECF9591-E735-4043-B889-8D516A610972}">
  <ds:schemaRefs>
    <ds:schemaRef ds:uri="http://schemas.openxmlformats.org/officeDocument/2006/bibliography"/>
  </ds:schemaRefs>
</ds:datastoreItem>
</file>

<file path=customXml/itemProps2.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3.xml><?xml version="1.0" encoding="utf-8"?>
<ds:datastoreItem xmlns:ds="http://schemas.openxmlformats.org/officeDocument/2006/customXml" ds:itemID="{E4002D8E-7A5F-4663-9384-9C5609A1C618}">
  <ds:schemaRefs>
    <ds:schemaRef ds:uri="http://www.w3.org/XML/1998/namespace"/>
    <ds:schemaRef ds:uri="http://purl.org/dc/elements/1.1/"/>
    <ds:schemaRef ds:uri="http://schemas.microsoft.com/office/2006/metadata/properties"/>
    <ds:schemaRef ds:uri="http://purl.org/dc/dcmitype/"/>
    <ds:schemaRef ds:uri="http://schemas.microsoft.com/office/2006/documentManagement/types"/>
    <ds:schemaRef ds:uri="http://schemas.microsoft.com/office/infopath/2007/PartnerControls"/>
    <ds:schemaRef ds:uri="0cecb498-8be2-4858-809e-0b68e7aad605"/>
    <ds:schemaRef ds:uri="http://schemas.openxmlformats.org/package/2006/metadata/core-properties"/>
    <ds:schemaRef ds:uri="http://purl.org/dc/terms/"/>
    <ds:schemaRef ds:uri="b0532637-0502-487b-9754-da6d5bfa02b5"/>
  </ds:schemaRefs>
</ds:datastoreItem>
</file>

<file path=customXml/itemProps4.xml><?xml version="1.0" encoding="utf-8"?>
<ds:datastoreItem xmlns:ds="http://schemas.openxmlformats.org/officeDocument/2006/customXml" ds:itemID="{3E7B8117-ED45-45F3-81BF-4FBBE3CA3A0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4</Pages>
  <Words>44846</Words>
  <Characters>255624</Characters>
  <Application>Microsoft Office Word</Application>
  <DocSecurity>4</DocSecurity>
  <Lines>2130</Lines>
  <Paragraphs>59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299871</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Tim Schwanen</cp:lastModifiedBy>
  <cp:revision>2</cp:revision>
  <cp:lastPrinted>2023-06-21T23:06:00Z</cp:lastPrinted>
  <dcterms:created xsi:type="dcterms:W3CDTF">2023-07-13T16:51:00Z</dcterms:created>
  <dcterms:modified xsi:type="dcterms:W3CDTF">2023-07-13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B63BB012C9D1B24489D49F4F0C2CE25A</vt:lpwstr>
  </property>
</Properties>
</file>